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DC458" w14:textId="77777777" w:rsidR="009A1118" w:rsidRDefault="009A1118">
      <w:pPr>
        <w:rPr>
          <w:lang w:val="en-CA"/>
        </w:rPr>
      </w:pPr>
      <w:r>
        <w:rPr>
          <w:lang w:val="en-CA"/>
        </w:rPr>
        <w:t>Developing Instruments to Facilitate Endoscopic Ear Surgery</w:t>
      </w:r>
    </w:p>
    <w:p w14:paraId="788229E0" w14:textId="77777777" w:rsidR="006A4781" w:rsidRDefault="009A1118">
      <w:pPr>
        <w:rPr>
          <w:lang w:val="en-CA"/>
        </w:rPr>
      </w:pPr>
      <w:r>
        <w:rPr>
          <w:lang w:val="en-CA"/>
        </w:rPr>
        <w:t xml:space="preserve">Thesis Progress Report </w:t>
      </w:r>
    </w:p>
    <w:p w14:paraId="348D6246" w14:textId="77777777" w:rsidR="00E42506" w:rsidRDefault="00E42506">
      <w:pPr>
        <w:rPr>
          <w:lang w:val="en-CA"/>
        </w:rPr>
      </w:pPr>
    </w:p>
    <w:p w14:paraId="2EFFE07C" w14:textId="77777777" w:rsidR="009A1118" w:rsidRDefault="00E42506">
      <w:pPr>
        <w:rPr>
          <w:lang w:val="en-CA"/>
        </w:rPr>
      </w:pPr>
      <w:r>
        <w:rPr>
          <w:lang w:val="en-CA"/>
        </w:rPr>
        <w:t xml:space="preserve">Outline: </w:t>
      </w:r>
    </w:p>
    <w:p w14:paraId="2953D2B5" w14:textId="77777777" w:rsidR="00E42506" w:rsidRDefault="00E42506">
      <w:pPr>
        <w:rPr>
          <w:lang w:val="en-CA"/>
        </w:rPr>
      </w:pPr>
      <w:r>
        <w:rPr>
          <w:lang w:val="en-CA"/>
        </w:rPr>
        <w:t xml:space="preserve">Literature review: </w:t>
      </w:r>
    </w:p>
    <w:p w14:paraId="0FC7458B" w14:textId="77777777" w:rsidR="00E42506" w:rsidRDefault="00E42506" w:rsidP="00E42506">
      <w:pPr>
        <w:pStyle w:val="ListParagraph"/>
        <w:numPr>
          <w:ilvl w:val="0"/>
          <w:numId w:val="11"/>
        </w:numPr>
        <w:rPr>
          <w:lang w:val="en-CA"/>
        </w:rPr>
      </w:pPr>
      <w:r>
        <w:rPr>
          <w:lang w:val="en-CA"/>
        </w:rPr>
        <w:t>Introduce ear surgery</w:t>
      </w:r>
    </w:p>
    <w:p w14:paraId="6AC3AC87" w14:textId="77777777" w:rsidR="00E42506" w:rsidRDefault="00E42506" w:rsidP="00E42506">
      <w:pPr>
        <w:pStyle w:val="ListParagraph"/>
        <w:numPr>
          <w:ilvl w:val="0"/>
          <w:numId w:val="11"/>
        </w:numPr>
        <w:rPr>
          <w:lang w:val="en-CA"/>
        </w:rPr>
      </w:pPr>
      <w:r>
        <w:rPr>
          <w:lang w:val="en-CA"/>
        </w:rPr>
        <w:t>Microscopic vs. endoscopic</w:t>
      </w:r>
    </w:p>
    <w:p w14:paraId="6FBE985F" w14:textId="77777777" w:rsidR="00E42506" w:rsidRDefault="00E42506" w:rsidP="00E42506">
      <w:pPr>
        <w:pStyle w:val="ListParagraph"/>
        <w:numPr>
          <w:ilvl w:val="0"/>
          <w:numId w:val="11"/>
        </w:numPr>
        <w:rPr>
          <w:lang w:val="en-CA"/>
        </w:rPr>
      </w:pPr>
      <w:r>
        <w:rPr>
          <w:lang w:val="en-CA"/>
        </w:rPr>
        <w:t>Types of TEES</w:t>
      </w:r>
    </w:p>
    <w:p w14:paraId="7DE872D6" w14:textId="77777777" w:rsidR="00E42506" w:rsidRDefault="00E42506" w:rsidP="00E42506">
      <w:pPr>
        <w:pStyle w:val="ListParagraph"/>
        <w:numPr>
          <w:ilvl w:val="0"/>
          <w:numId w:val="11"/>
        </w:numPr>
        <w:rPr>
          <w:lang w:val="en-CA"/>
        </w:rPr>
      </w:pPr>
      <w:r>
        <w:rPr>
          <w:lang w:val="en-CA"/>
        </w:rPr>
        <w:t>Current instruments</w:t>
      </w:r>
    </w:p>
    <w:p w14:paraId="598A8589" w14:textId="77777777" w:rsidR="00E42506" w:rsidRDefault="00E42506" w:rsidP="00E42506">
      <w:pPr>
        <w:pStyle w:val="ListParagraph"/>
        <w:numPr>
          <w:ilvl w:val="0"/>
          <w:numId w:val="11"/>
        </w:numPr>
        <w:rPr>
          <w:lang w:val="en-CA"/>
        </w:rPr>
      </w:pPr>
      <w:r>
        <w:rPr>
          <w:lang w:val="en-CA"/>
        </w:rPr>
        <w:t xml:space="preserve">Needs </w:t>
      </w:r>
    </w:p>
    <w:p w14:paraId="3231B41C" w14:textId="77777777" w:rsidR="00E42506" w:rsidRDefault="00E42506" w:rsidP="00E42506">
      <w:pPr>
        <w:rPr>
          <w:lang w:val="en-CA"/>
        </w:rPr>
      </w:pPr>
      <w:r>
        <w:rPr>
          <w:lang w:val="en-CA"/>
        </w:rPr>
        <w:t>Objectives/ Hypotheses:</w:t>
      </w:r>
    </w:p>
    <w:p w14:paraId="37D759C2" w14:textId="77777777" w:rsidR="00E42506" w:rsidRDefault="00E42506" w:rsidP="00E42506">
      <w:pPr>
        <w:pStyle w:val="ListParagraph"/>
        <w:numPr>
          <w:ilvl w:val="0"/>
          <w:numId w:val="12"/>
        </w:numPr>
        <w:rPr>
          <w:lang w:val="en-CA"/>
        </w:rPr>
      </w:pPr>
      <w:r>
        <w:rPr>
          <w:lang w:val="en-CA"/>
        </w:rPr>
        <w:t>Needs</w:t>
      </w:r>
    </w:p>
    <w:p w14:paraId="5B9B3B2C" w14:textId="77777777" w:rsidR="00E42506" w:rsidRDefault="00E42506" w:rsidP="00E42506">
      <w:pPr>
        <w:pStyle w:val="ListParagraph"/>
        <w:numPr>
          <w:ilvl w:val="0"/>
          <w:numId w:val="12"/>
        </w:numPr>
        <w:rPr>
          <w:lang w:val="en-CA"/>
        </w:rPr>
      </w:pPr>
      <w:r>
        <w:rPr>
          <w:lang w:val="en-CA"/>
        </w:rPr>
        <w:t>Developing/validating tool</w:t>
      </w:r>
    </w:p>
    <w:p w14:paraId="6D39DCB3" w14:textId="77777777" w:rsidR="00E42506" w:rsidRDefault="00E42506" w:rsidP="00E42506">
      <w:pPr>
        <w:rPr>
          <w:lang w:val="en-CA"/>
        </w:rPr>
      </w:pPr>
      <w:r>
        <w:rPr>
          <w:lang w:val="en-CA"/>
        </w:rPr>
        <w:t xml:space="preserve">Methods: </w:t>
      </w:r>
    </w:p>
    <w:p w14:paraId="5FD4B76F" w14:textId="77777777" w:rsidR="00E42506" w:rsidRDefault="00E42506" w:rsidP="00E42506">
      <w:pPr>
        <w:pStyle w:val="ListParagraph"/>
        <w:numPr>
          <w:ilvl w:val="0"/>
          <w:numId w:val="13"/>
        </w:numPr>
        <w:rPr>
          <w:lang w:val="en-CA"/>
        </w:rPr>
      </w:pPr>
      <w:r>
        <w:rPr>
          <w:lang w:val="en-CA"/>
        </w:rPr>
        <w:t>Needs – insert paper here</w:t>
      </w:r>
    </w:p>
    <w:p w14:paraId="7E8E19A0" w14:textId="77777777" w:rsidR="00E42506" w:rsidRPr="00E42506" w:rsidRDefault="00E42506" w:rsidP="00E42506">
      <w:pPr>
        <w:pStyle w:val="ListParagraph"/>
        <w:numPr>
          <w:ilvl w:val="0"/>
          <w:numId w:val="13"/>
        </w:numPr>
        <w:rPr>
          <w:lang w:val="en-CA"/>
        </w:rPr>
      </w:pPr>
    </w:p>
    <w:p w14:paraId="2C7A1C71" w14:textId="77777777" w:rsidR="00E42506" w:rsidRPr="00E42506" w:rsidRDefault="00E42506" w:rsidP="00E42506">
      <w:pPr>
        <w:rPr>
          <w:lang w:val="en-CA"/>
        </w:rPr>
      </w:pPr>
    </w:p>
    <w:p w14:paraId="63A1E4B4" w14:textId="77777777" w:rsidR="00E42506" w:rsidRPr="00E42506" w:rsidRDefault="00E42506" w:rsidP="00E42506">
      <w:pPr>
        <w:rPr>
          <w:lang w:val="en-CA"/>
        </w:rPr>
      </w:pPr>
    </w:p>
    <w:p w14:paraId="54CFBC6F" w14:textId="77777777" w:rsidR="009A1118" w:rsidRDefault="009A1118" w:rsidP="009A1118">
      <w:pPr>
        <w:pStyle w:val="Heading1"/>
        <w:rPr>
          <w:lang w:val="en-CA"/>
        </w:rPr>
      </w:pPr>
      <w:r>
        <w:rPr>
          <w:lang w:val="en-CA"/>
        </w:rPr>
        <w:t>Literature Review</w:t>
      </w:r>
    </w:p>
    <w:p w14:paraId="407CCF82" w14:textId="77777777" w:rsidR="009A1118" w:rsidRDefault="009A1118">
      <w:pPr>
        <w:rPr>
          <w:lang w:val="en-CA"/>
        </w:rPr>
      </w:pPr>
    </w:p>
    <w:p w14:paraId="0F317842" w14:textId="77777777" w:rsidR="002E1603" w:rsidRPr="002E1603" w:rsidRDefault="002E1603" w:rsidP="002E1603">
      <w:pPr>
        <w:pStyle w:val="ListParagraph"/>
        <w:numPr>
          <w:ilvl w:val="0"/>
          <w:numId w:val="9"/>
        </w:numPr>
        <w:rPr>
          <w:lang w:val="en-CA"/>
        </w:rPr>
      </w:pPr>
      <w:r>
        <w:rPr>
          <w:lang w:val="en-CA"/>
        </w:rPr>
        <w:t xml:space="preserve">Look at the karl storz/Daniele Marchione’s catalogue that he illustrated </w:t>
      </w:r>
    </w:p>
    <w:p w14:paraId="77DF4122" w14:textId="77777777" w:rsidR="002E1603" w:rsidRDefault="002E1603">
      <w:pPr>
        <w:rPr>
          <w:b/>
          <w:lang w:val="en-CA"/>
        </w:rPr>
      </w:pPr>
    </w:p>
    <w:p w14:paraId="4AD2A84B" w14:textId="77777777" w:rsidR="009A1118" w:rsidRPr="009A1118" w:rsidRDefault="00FB1002">
      <w:pPr>
        <w:rPr>
          <w:b/>
          <w:lang w:val="en-CA"/>
        </w:rPr>
      </w:pPr>
      <w:r>
        <w:rPr>
          <w:b/>
          <w:lang w:val="en-CA"/>
        </w:rPr>
        <w:t>Endoscopic Ear Surgery</w:t>
      </w:r>
      <w:r w:rsidR="009A1118" w:rsidRPr="009A1118">
        <w:rPr>
          <w:b/>
          <w:lang w:val="en-CA"/>
        </w:rPr>
        <w:t xml:space="preserve">: </w:t>
      </w:r>
    </w:p>
    <w:p w14:paraId="0E8F114D" w14:textId="77777777" w:rsidR="003B5C54" w:rsidRDefault="003B5C54" w:rsidP="003B5C54"/>
    <w:p w14:paraId="21977876" w14:textId="77777777" w:rsidR="003B5C54" w:rsidRDefault="003B5C54" w:rsidP="003B5C54">
      <w:pPr>
        <w:rPr>
          <w:b/>
        </w:rPr>
      </w:pPr>
      <w:r w:rsidRPr="003B5C54">
        <w:rPr>
          <w:b/>
        </w:rPr>
        <w:t xml:space="preserve">Ear surgery: </w:t>
      </w:r>
    </w:p>
    <w:p w14:paraId="4AF51744" w14:textId="5B32C816" w:rsidR="003B5C54" w:rsidRDefault="00BB4327" w:rsidP="003B5C54">
      <w:r>
        <w:t>Middle ear surgery is a type of otologic surgery (ear surgery) that is done to repair the ear drum (tympanoplasty), hearing bones (ossiculoplasty) and remove tumors (cholesteatoma) that grow within the middle ear</w:t>
      </w:r>
      <w:r w:rsidR="00E04369">
        <w:t xml:space="preserve"> and mast</w:t>
      </w:r>
      <w:r w:rsidR="009B6B9A">
        <w:t>oid</w:t>
      </w:r>
      <w:r w:rsidR="00E04369">
        <w:t>. Traditionally, otologic</w:t>
      </w:r>
      <w:r>
        <w:t xml:space="preserve"> surgery</w:t>
      </w:r>
      <w:r w:rsidR="0008448A">
        <w:t xml:space="preserve"> is performed by making a postauricular inc</w:t>
      </w:r>
      <w:r w:rsidR="008E40CE">
        <w:t>ision, as shown in Figure XXXX, to access the middle ear space and uses a microscope to visualize the surgical field. This is an invasive method of surgery and results in a scar</w:t>
      </w:r>
      <w:r w:rsidR="00D53218">
        <w:t>, and longer hospital stay for the patient</w:t>
      </w:r>
      <w:r w:rsidR="008E40CE">
        <w:t xml:space="preserve">. </w:t>
      </w:r>
    </w:p>
    <w:p w14:paraId="378A61B9" w14:textId="77777777" w:rsidR="00BB4327" w:rsidRDefault="00BB4327" w:rsidP="003B5C54"/>
    <w:p w14:paraId="52D3BDC3" w14:textId="77777777" w:rsidR="00BB4327" w:rsidRDefault="0008448A" w:rsidP="003B5C54">
      <w:r>
        <w:rPr>
          <w:noProof/>
        </w:rPr>
        <w:drawing>
          <wp:inline distT="0" distB="0" distL="0" distR="0" wp14:anchorId="3F252BD2" wp14:editId="100EF9E6">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14:paraId="2023CD97" w14:textId="77777777" w:rsidR="00BB4327" w:rsidRDefault="0008448A" w:rsidP="003B5C54">
      <w:r>
        <w:lastRenderedPageBreak/>
        <w:t>[</w:t>
      </w:r>
      <w:r w:rsidRPr="0008448A">
        <w:t>https://entokey.com/surgery-of-the-mastoid-and-petrosa/</w:t>
      </w:r>
      <w:r>
        <w:t xml:space="preserve">] </w:t>
      </w:r>
    </w:p>
    <w:p w14:paraId="1892D4FA" w14:textId="77777777" w:rsidR="00DF1E9B" w:rsidRDefault="0007798D" w:rsidP="003B5C54">
      <w:r>
        <w:t xml:space="preserve">Figure XXX. This image shows the slits made to access the middle ear for invasive microscopic ear surgery. </w:t>
      </w:r>
    </w:p>
    <w:p w14:paraId="54013A5C" w14:textId="77777777" w:rsidR="008E40CE" w:rsidRDefault="008E40CE" w:rsidP="003B5C54"/>
    <w:p w14:paraId="4E28B676" w14:textId="77777777"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epitympanum and hypotympanum </w:t>
      </w:r>
      <w:r w:rsidR="005164E0">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fldChar w:fldCharType="separate"/>
      </w:r>
      <w:r w:rsidR="005476CD" w:rsidRPr="005476CD">
        <w:rPr>
          <w:noProof/>
        </w:rPr>
        <w:t>[1]</w:t>
      </w:r>
      <w:r w:rsidR="005164E0">
        <w:fldChar w:fldCharType="end"/>
      </w:r>
      <w:r w:rsidR="005164E0">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164E0">
        <w:fldChar w:fldCharType="separate"/>
      </w:r>
      <w:r w:rsidR="005476CD" w:rsidRPr="005476CD">
        <w:rPr>
          <w:noProof/>
        </w:rPr>
        <w:t>[2]</w:t>
      </w:r>
      <w:r w:rsidR="005164E0">
        <w:fldChar w:fldCharType="end"/>
      </w:r>
      <w:r w:rsidR="005164E0">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164E0">
        <w:rPr>
          <w:rFonts w:cs="Arial"/>
        </w:rPr>
        <w:fldChar w:fldCharType="separate"/>
      </w:r>
      <w:r w:rsidR="005476CD" w:rsidRPr="005476CD">
        <w:rPr>
          <w:rFonts w:cs="Arial"/>
          <w:noProof/>
        </w:rPr>
        <w:t>[3]</w:t>
      </w:r>
      <w:r w:rsidR="005164E0">
        <w:rPr>
          <w:rFonts w:cs="Arial"/>
        </w:rPr>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t>. As well, the endoscope allows visualization past the shaft of the instrument, such as the drill, which is a problem during microscopic surger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t xml:space="preserve">. </w:t>
      </w:r>
    </w:p>
    <w:p w14:paraId="0AEC9AF2" w14:textId="77777777" w:rsidR="008E40CE" w:rsidRDefault="008E40CE" w:rsidP="003B5C54"/>
    <w:p w14:paraId="3200F3BB" w14:textId="77777777" w:rsidR="00BB4327" w:rsidRPr="003B5C54" w:rsidRDefault="00BB4327" w:rsidP="003B5C54"/>
    <w:p w14:paraId="69932127" w14:textId="77777777" w:rsidR="003B5C54" w:rsidRDefault="003B5C54" w:rsidP="003B5C54">
      <w:pPr>
        <w:rPr>
          <w:b/>
        </w:rPr>
      </w:pPr>
      <w:r w:rsidRPr="003B5C54">
        <w:rPr>
          <w:b/>
        </w:rPr>
        <w:t>Microscopic vs. Endoscopic Ear surgery:</w:t>
      </w:r>
    </w:p>
    <w:p w14:paraId="4C6BB54D" w14:textId="77777777" w:rsidR="008E40CE" w:rsidRDefault="008E40CE" w:rsidP="003B5C54">
      <w:pPr>
        <w:rPr>
          <w:b/>
        </w:rPr>
      </w:pPr>
    </w:p>
    <w:p w14:paraId="5B172689" w14:textId="77777777" w:rsidR="00AD601C" w:rsidRDefault="008E40CE" w:rsidP="003B5C54">
      <w:r>
        <w:rPr>
          <w:noProof/>
        </w:rPr>
        <w:drawing>
          <wp:inline distT="0" distB="0" distL="0" distR="0" wp14:anchorId="2995A188" wp14:editId="6C62A1FD">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14:paraId="222E2E43" w14:textId="77777777" w:rsidR="008E40CE" w:rsidRDefault="008E40CE" w:rsidP="003B5C54">
      <w:pPr>
        <w:rPr>
          <w:b/>
        </w:rPr>
      </w:pPr>
    </w:p>
    <w:p w14:paraId="60B187AB" w14:textId="77777777" w:rsidR="008E40CE" w:rsidRDefault="008E40CE" w:rsidP="003B5C54">
      <w:r>
        <w:t>[</w:t>
      </w:r>
      <w:r w:rsidRPr="008E40CE">
        <w:t>http://www.sinuscentro.com.br/iwgees/instruments.htm</w:t>
      </w:r>
      <w:r>
        <w:t>]</w:t>
      </w:r>
    </w:p>
    <w:p w14:paraId="15AEA854" w14:textId="77777777" w:rsidR="006D5A4F" w:rsidRDefault="006D5A4F" w:rsidP="003B5C54"/>
    <w:p w14:paraId="687C65FF" w14:textId="77777777" w:rsidR="006D5A4F" w:rsidRDefault="006D5A4F" w:rsidP="003B5C54">
      <w:r>
        <w:t>Figure XXX. shows an endoscope that is attached to a h</w:t>
      </w:r>
      <w:r w:rsidR="0007798D">
        <w:t>igh definition camera, which is</w:t>
      </w:r>
      <w:r>
        <w:t xml:space="preserve"> used to visualize the surgical field during TEES. </w:t>
      </w:r>
    </w:p>
    <w:p w14:paraId="0761CC6B" w14:textId="77777777" w:rsidR="00AD601C" w:rsidRDefault="00AD601C" w:rsidP="003B5C54"/>
    <w:p w14:paraId="4DEBE41C" w14:textId="77777777" w:rsidR="008E40CE" w:rsidRDefault="00AD601C" w:rsidP="003B5C54">
      <w:r>
        <w:rPr>
          <w:noProof/>
        </w:rPr>
        <w:drawing>
          <wp:inline distT="0" distB="0" distL="0" distR="0" wp14:anchorId="1EED60F8" wp14:editId="13ADDFE4">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rPr>
        <w:drawing>
          <wp:inline distT="0" distB="0" distL="0" distR="0" wp14:anchorId="1072E07C" wp14:editId="221AA06F">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14:paraId="6D9AEBB2" w14:textId="77777777" w:rsidR="005476CD" w:rsidRDefault="005476CD" w:rsidP="003B5C54"/>
    <w:p w14:paraId="6B511096" w14:textId="77777777" w:rsidR="005476CD" w:rsidRDefault="00AD601C" w:rsidP="003B5C54">
      <w:r>
        <w:t>[</w:t>
      </w:r>
      <w:r w:rsidRPr="00AD601C">
        <w:t>http://drpaulose.com/ear/ent-pediatric-children/micro-ear-surgery-in-jubilee-hospital-trivandrum-keralaindia</w:t>
      </w:r>
      <w:r>
        <w:t>]</w:t>
      </w:r>
      <w:r w:rsidR="005476CD">
        <w:t xml:space="preserve">,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FF62D53" w14:textId="77777777" w:rsidR="00AD601C" w:rsidRDefault="00AD601C" w:rsidP="003B5C54"/>
    <w:p w14:paraId="4235931B" w14:textId="77777777" w:rsidR="005476CD" w:rsidRDefault="005476CD" w:rsidP="003B5C54">
      <w:r>
        <w:lastRenderedPageBreak/>
        <w:t xml:space="preserve">Figure XXX shows the difference between the operating room setup for microscopic ear surgery and endoscopic ear surgery. </w:t>
      </w:r>
    </w:p>
    <w:p w14:paraId="1C59575D" w14:textId="77777777" w:rsidR="005476CD" w:rsidRPr="008E40CE" w:rsidRDefault="005476CD" w:rsidP="003B5C54"/>
    <w:p w14:paraId="2A795B7C" w14:textId="77777777" w:rsidR="003B5C54" w:rsidRDefault="003B5C54" w:rsidP="003B5C54">
      <w:r>
        <w:rPr>
          <w:noProof/>
        </w:rPr>
        <w:drawing>
          <wp:inline distT="0" distB="0" distL="0" distR="0" wp14:anchorId="72897C51" wp14:editId="1F731FE5">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rPr>
        <w:drawing>
          <wp:inline distT="0" distB="0" distL="0" distR="0" wp14:anchorId="1E9B6065" wp14:editId="49CDD21D">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14:paraId="0CB76F94" w14:textId="77777777" w:rsidR="003B5C54" w:rsidRDefault="005164E0"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from Choi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14:paraId="744037D6" w14:textId="77777777" w:rsidR="003B5C54" w:rsidRDefault="003B5C54" w:rsidP="009A1118">
      <w:pPr>
        <w:ind w:firstLine="720"/>
      </w:pPr>
    </w:p>
    <w:p w14:paraId="5EAAF9FC" w14:textId="77777777"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9]</w:t>
      </w:r>
      <w:r w:rsidR="005164E0">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lang w:val="en-CA"/>
        </w:rPr>
        <w:fldChar w:fldCharType="separate"/>
      </w:r>
      <w:r w:rsidR="005476CD" w:rsidRPr="005476CD">
        <w:rPr>
          <w:noProof/>
          <w:lang w:val="en-CA"/>
        </w:rPr>
        <w:t>[6]</w:t>
      </w:r>
      <w:r w:rsidR="005164E0">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sidR="005164E0">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5164E0">
        <w:rPr>
          <w:rFonts w:eastAsia="Times New Roman"/>
        </w:rPr>
        <w:fldChar w:fldCharType="separate"/>
      </w:r>
      <w:r w:rsidR="003B5C54" w:rsidRPr="003B5C54">
        <w:rPr>
          <w:rFonts w:eastAsia="Times New Roman"/>
          <w:noProof/>
        </w:rPr>
        <w:t>[10]</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8]</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1]</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sidRPr="00032A7F">
        <w:rPr>
          <w:rFonts w:eastAsia="Times New Roman"/>
        </w:rPr>
        <w:t xml:space="preserve">. </w:t>
      </w:r>
    </w:p>
    <w:p w14:paraId="60453274" w14:textId="77777777"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5164E0">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5164E0">
        <w:fldChar w:fldCharType="separate"/>
      </w:r>
      <w:r w:rsidR="003B5C54" w:rsidRPr="003B5C54">
        <w:rPr>
          <w:noProof/>
        </w:rPr>
        <w:t>[11]</w:t>
      </w:r>
      <w:r w:rsidR="005164E0">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59AD7A49" w14:textId="77777777" w:rsidR="0007798D" w:rsidRDefault="0007798D" w:rsidP="0007798D"/>
    <w:p w14:paraId="6F391CCE" w14:textId="77777777"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ossicles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14:paraId="7D130650" w14:textId="77777777" w:rsidR="007C77F1" w:rsidRDefault="007C77F1" w:rsidP="0007798D"/>
    <w:p w14:paraId="5DE63873" w14:textId="77777777" w:rsidR="007C77F1" w:rsidRDefault="007C77F1" w:rsidP="0007798D">
      <w:r w:rsidRPr="007C77F1">
        <w:rPr>
          <w:noProof/>
        </w:rPr>
        <w:drawing>
          <wp:inline distT="0" distB="0" distL="0" distR="0" wp14:anchorId="7802910D" wp14:editId="15839CDB">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077959" cy="2073539"/>
                    </a:xfrm>
                    <a:prstGeom prst="rect">
                      <a:avLst/>
                    </a:prstGeom>
                  </pic:spPr>
                </pic:pic>
              </a:graphicData>
            </a:graphic>
          </wp:inline>
        </w:drawing>
      </w:r>
    </w:p>
    <w:p w14:paraId="64108AB0" w14:textId="77777777"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5164E0">
        <w:fldChar w:fldCharType="begin" w:fldLock="1"/>
      </w:r>
      <w:r w:rsidR="00AC4E28">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previouslyFormattedCitation" : "[12]" }, "properties" : { "noteIndex" : 0 }, "schema" : "https://github.com/citation-style-language/schema/raw/master/csl-citation.json" }</w:instrText>
      </w:r>
      <w:r w:rsidR="005164E0">
        <w:fldChar w:fldCharType="separate"/>
      </w:r>
      <w:r w:rsidRPr="00125684">
        <w:rPr>
          <w:noProof/>
        </w:rPr>
        <w:t>[12]</w:t>
      </w:r>
      <w:r w:rsidR="005164E0">
        <w:fldChar w:fldCharType="end"/>
      </w:r>
      <w:r>
        <w:t xml:space="preserve">. </w:t>
      </w:r>
    </w:p>
    <w:p w14:paraId="69A565E4" w14:textId="77777777" w:rsidR="00125684" w:rsidRDefault="00125684" w:rsidP="0007798D"/>
    <w:p w14:paraId="0942C182" w14:textId="77777777" w:rsidR="00125684" w:rsidRDefault="00125684" w:rsidP="0007798D">
      <w:r w:rsidRPr="00125684">
        <w:rPr>
          <w:highlight w:val="yellow"/>
        </w:rPr>
        <w:t>&lt;INSERT PICTURE OF CHOLESTEATOMA&gt;</w:t>
      </w:r>
    </w:p>
    <w:p w14:paraId="61065E5C" w14:textId="77777777" w:rsidR="002E1603" w:rsidRDefault="002E1603" w:rsidP="009A1118"/>
    <w:p w14:paraId="4C5EC9DC" w14:textId="77777777" w:rsidR="002E1603" w:rsidRDefault="002E1603" w:rsidP="002E1603">
      <w:r>
        <w:t>Managing Bleeding:</w:t>
      </w:r>
    </w:p>
    <w:p w14:paraId="6B72DFFA" w14:textId="77777777" w:rsidR="002E1603" w:rsidRPr="00B90E0D" w:rsidRDefault="002E1603" w:rsidP="002E1603">
      <w:pPr>
        <w:ind w:firstLine="720"/>
      </w:pPr>
      <w:r>
        <w:t>Managing bleeding has been reported as a challenge during TEES (by 24% of Canadian Otologist repondents in Lea et al.’s surve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rsidR="005164E0">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fldChar w:fldCharType="separate"/>
      </w:r>
      <w:r w:rsidR="005476CD" w:rsidRPr="005476CD">
        <w:rPr>
          <w:noProof/>
        </w:rPr>
        <w:t>[8]</w:t>
      </w:r>
      <w:r w:rsidR="005164E0">
        <w:fldChar w:fldCharType="end"/>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Specialized instruments are being developed to mitigate the problem of bleeding control. Instruments that incorporate a functional tip with a suction shaft allow for cutting, dissecting or elevating tissues while suctioning</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xml:space="preserve">. </w:t>
      </w:r>
    </w:p>
    <w:p w14:paraId="3107589B" w14:textId="77777777" w:rsidR="002E1603" w:rsidRDefault="002E1603" w:rsidP="002E1603">
      <w:pPr>
        <w:ind w:firstLine="720"/>
      </w:pPr>
    </w:p>
    <w:p w14:paraId="01DF039C" w14:textId="77777777" w:rsidR="002E1603" w:rsidRDefault="002E1603" w:rsidP="002E1603">
      <w:pPr>
        <w:pStyle w:val="Heading3"/>
        <w:rPr>
          <w:lang w:val="en-CA"/>
        </w:rPr>
      </w:pPr>
      <w:r>
        <w:rPr>
          <w:lang w:val="en-CA"/>
        </w:rPr>
        <w:t>Reaching structures visualized by the endoscope and dissection and removal of cholesteatoma</w:t>
      </w:r>
    </w:p>
    <w:p w14:paraId="639A2E38" w14:textId="77777777" w:rsidR="002E1603" w:rsidRPr="00FF1426" w:rsidRDefault="002E1603" w:rsidP="002E1603">
      <w:pPr>
        <w:ind w:firstLine="720"/>
      </w:pPr>
      <w:r>
        <w:t xml:space="preserve">Difficult to reach anatomical recesses include the sinus tympani, facial recess and anterior epitympanic recess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residual cholesteatoma occurs if cholesteatoma is found in inaccessible areas </w:t>
      </w:r>
      <w:r w:rsidR="005164E0">
        <w:fldChar w:fldCharType="begin" w:fldLock="1"/>
      </w:r>
      <w:r w:rsidR="00AC4E2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5164E0">
        <w:fldChar w:fldCharType="separate"/>
      </w:r>
      <w:r w:rsidR="00125684" w:rsidRPr="00125684">
        <w:rPr>
          <w:noProof/>
        </w:rPr>
        <w:t>[14]</w:t>
      </w:r>
      <w:r w:rsidR="005164E0">
        <w:fldChar w:fldCharType="end"/>
      </w:r>
      <w:r w:rsidR="005164E0">
        <w:fldChar w:fldCharType="begin" w:fldLock="1"/>
      </w:r>
      <w:r w:rsidR="00AC4E2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5164E0">
        <w:fldChar w:fldCharType="separate"/>
      </w:r>
      <w:r w:rsidR="00125684" w:rsidRPr="00125684">
        <w:rPr>
          <w:noProof/>
        </w:rPr>
        <w:t>[15]</w:t>
      </w:r>
      <w:r w:rsidR="005164E0">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However, the curve in the shaft is fixed and there are areas where the tip cannot reach, which would require bone removal.</w:t>
      </w:r>
    </w:p>
    <w:p w14:paraId="2CEBFD2E" w14:textId="77777777" w:rsidR="002E1603" w:rsidRDefault="002E1603" w:rsidP="009A1118"/>
    <w:p w14:paraId="745C883A" w14:textId="77777777" w:rsidR="002E1603" w:rsidRDefault="002E1603" w:rsidP="002E1603">
      <w:pPr>
        <w:pStyle w:val="Heading3"/>
        <w:rPr>
          <w:lang w:val="en-CA"/>
        </w:rPr>
      </w:pPr>
      <w:r>
        <w:rPr>
          <w:lang w:val="en-CA"/>
        </w:rPr>
        <w:lastRenderedPageBreak/>
        <w:t xml:space="preserve">Keeping the endoscope lens clean </w:t>
      </w:r>
    </w:p>
    <w:p w14:paraId="1CE313F5" w14:textId="77777777"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E814D48" w14:textId="77777777" w:rsidR="002E1603" w:rsidRDefault="002E1603" w:rsidP="002E1603">
      <w:pPr>
        <w:pStyle w:val="Heading2"/>
        <w:rPr>
          <w:lang w:val="en-CA"/>
        </w:rPr>
      </w:pPr>
    </w:p>
    <w:p w14:paraId="517EB499" w14:textId="77777777" w:rsidR="002E1603" w:rsidRDefault="002E1603" w:rsidP="002E1603">
      <w:pPr>
        <w:pStyle w:val="Heading3"/>
        <w:rPr>
          <w:lang w:val="en-CA"/>
        </w:rPr>
      </w:pPr>
      <w:r>
        <w:rPr>
          <w:lang w:val="en-CA"/>
        </w:rPr>
        <w:t xml:space="preserve">Moving and positioning a graft into the intended place </w:t>
      </w:r>
    </w:p>
    <w:p w14:paraId="04E32B93" w14:textId="77777777"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Performing this technique single handedly can be challenging and so perhaps a tool that facilitates graft manipulation would be helpful for TEES surgeons. Lea and Mijovic show that cartilage or graft placement is easier when using two hands in a surgery video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A0B5FA6" w14:textId="77777777" w:rsidR="002E1603" w:rsidRDefault="002E1603" w:rsidP="009A1118"/>
    <w:p w14:paraId="41613474" w14:textId="77777777" w:rsidR="002E1603" w:rsidRDefault="002E1603" w:rsidP="009A1118"/>
    <w:p w14:paraId="4926151D" w14:textId="77777777" w:rsidR="00897596" w:rsidRPr="00897596" w:rsidRDefault="00897596" w:rsidP="009A1118">
      <w:pPr>
        <w:rPr>
          <w:b/>
        </w:rPr>
      </w:pPr>
      <w:r w:rsidRPr="00897596">
        <w:rPr>
          <w:b/>
        </w:rPr>
        <w:t xml:space="preserve">For Existing Tools: </w:t>
      </w:r>
    </w:p>
    <w:p w14:paraId="5504E49B" w14:textId="77777777" w:rsidR="00897596" w:rsidRDefault="00897596" w:rsidP="009A1118"/>
    <w:p w14:paraId="37C2FDCD" w14:textId="77777777" w:rsidR="00897596" w:rsidRDefault="00897596" w:rsidP="00897596">
      <w:r>
        <w:t>Talk about these instruments as a ‘survey’/overview of what’s already on the market</w:t>
      </w:r>
    </w:p>
    <w:p w14:paraId="4E8F861A" w14:textId="77777777" w:rsidR="00897596" w:rsidRDefault="00897596" w:rsidP="00897596">
      <w:r>
        <w:t>Then talk about the instruments that Dr. James uses for TEES – Panetti, Karl Storz set</w:t>
      </w:r>
    </w:p>
    <w:p w14:paraId="73186B1C" w14:textId="77777777" w:rsidR="00897596" w:rsidRDefault="00897596" w:rsidP="00897596">
      <w:r>
        <w:t>Daniele used the ultrasonic bone cutting (demonstration at the TEES course in October)</w:t>
      </w:r>
    </w:p>
    <w:p w14:paraId="0AD1FEF2" w14:textId="77777777" w:rsidR="00897596" w:rsidRDefault="00897596" w:rsidP="00897596">
      <w:r>
        <w:t xml:space="preserve">David Pothier uses the standard Karl Storz ear surgery kit (no suction) </w:t>
      </w:r>
    </w:p>
    <w:p w14:paraId="352E4170" w14:textId="77777777" w:rsidR="00897596" w:rsidRDefault="00897596" w:rsidP="00897596"/>
    <w:p w14:paraId="4A913004" w14:textId="77777777"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Ins t rumen ta tion and Technologies in Endoscopic Ear Surgery</w:t>
      </w:r>
      <w:r>
        <w:rPr>
          <w:rFonts w:ascii="Times New Roman" w:eastAsia="Times New Roman" w:hAnsi="Times New Roman" w:cs="Times New Roman"/>
        </w:rPr>
        <w:t>”</w:t>
      </w:r>
      <w:r w:rsidR="005164E0">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5164E0">
        <w:rPr>
          <w:rFonts w:ascii="Times New Roman" w:eastAsia="Times New Roman" w:hAnsi="Times New Roman" w:cs="Times New Roman"/>
        </w:rPr>
        <w:fldChar w:fldCharType="end"/>
      </w:r>
    </w:p>
    <w:p w14:paraId="3EEBEA7C" w14:textId="77777777" w:rsidR="00897596" w:rsidRDefault="00897596" w:rsidP="00897596">
      <w:r>
        <w:t xml:space="preserve"> </w:t>
      </w:r>
    </w:p>
    <w:p w14:paraId="7B8F7980" w14:textId="77777777" w:rsidR="00897596" w:rsidRDefault="00897596" w:rsidP="00897596"/>
    <w:p w14:paraId="4A351744" w14:textId="77777777" w:rsidR="00897596" w:rsidRDefault="00897596" w:rsidP="00897596">
      <w:r w:rsidRPr="006D2070">
        <w:rPr>
          <w:noProof/>
        </w:rPr>
        <w:lastRenderedPageBreak/>
        <w:drawing>
          <wp:inline distT="0" distB="0" distL="0" distR="0" wp14:anchorId="75253E38" wp14:editId="30D0E12E">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14:paraId="71CA579A" w14:textId="77777777" w:rsidR="00897596" w:rsidRDefault="00897596" w:rsidP="00897596"/>
    <w:p w14:paraId="7A8FAF38" w14:textId="77777777" w:rsidR="00897596" w:rsidRDefault="00897596" w:rsidP="00897596">
      <w:r w:rsidRPr="006D2070">
        <w:rPr>
          <w:noProof/>
        </w:rPr>
        <w:lastRenderedPageBreak/>
        <w:drawing>
          <wp:inline distT="0" distB="0" distL="0" distR="0" wp14:anchorId="585B7ED8" wp14:editId="491E1C34">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14:paraId="7541F658" w14:textId="77777777" w:rsidR="00897596" w:rsidRDefault="00897596" w:rsidP="00897596"/>
    <w:p w14:paraId="7E9489AC" w14:textId="77777777" w:rsidR="00897596" w:rsidRDefault="00897596" w:rsidP="00897596">
      <w:r>
        <w:t xml:space="preserve">hair trimmer </w:t>
      </w:r>
    </w:p>
    <w:p w14:paraId="2372877E" w14:textId="77777777" w:rsidR="00897596" w:rsidRDefault="00897596" w:rsidP="00897596">
      <w:r>
        <w:br w:type="page"/>
      </w:r>
    </w:p>
    <w:p w14:paraId="7BC4B7EC" w14:textId="77777777" w:rsidR="00897596" w:rsidRDefault="00897596" w:rsidP="00897596">
      <w:r>
        <w:lastRenderedPageBreak/>
        <w:t xml:space="preserve">Good bone removal: </w:t>
      </w:r>
    </w:p>
    <w:p w14:paraId="44D0E00E" w14:textId="77777777" w:rsidR="00897596" w:rsidRDefault="00897596" w:rsidP="00897596">
      <w:r>
        <w:t>Stryker parasonic aspirator – has irrigation and aspiration but very expensive -&gt; initial cost 100 000 + 600 disposable tips</w:t>
      </w:r>
    </w:p>
    <w:p w14:paraId="1C3054BA" w14:textId="77777777" w:rsidR="00897596" w:rsidRDefault="00897596" w:rsidP="00897596"/>
    <w:p w14:paraId="052F1CAB" w14:textId="77777777" w:rsidR="00897596" w:rsidRDefault="00897596" w:rsidP="00897596">
      <w:pPr>
        <w:rPr>
          <w:lang w:val="en-CA"/>
        </w:rPr>
      </w:pPr>
      <w:r>
        <w:t xml:space="preserve">Neuro-endoscopy instruments from Karl Storz Catalogue: </w:t>
      </w:r>
      <w:r>
        <w:rPr>
          <w:i/>
        </w:rPr>
        <w:t xml:space="preserve">Cerebral Endoscopy for Neurocysticercosis – </w:t>
      </w:r>
      <w:r>
        <w:rPr>
          <w:lang w:val="en-CA"/>
        </w:rPr>
        <w:t>Jaime G. Torres Corzo, M.D.</w:t>
      </w:r>
    </w:p>
    <w:p w14:paraId="7B6B8F54"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68668718"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Storz catalogue and that has a full suite of internationally acceptable instruments that are used for ear surgery </w:t>
      </w:r>
    </w:p>
    <w:p w14:paraId="40598E0B" w14:textId="77777777" w:rsidR="00897596" w:rsidRDefault="00897596" w:rsidP="00897596">
      <w:pPr>
        <w:rPr>
          <w:lang w:val="en-CA"/>
        </w:rPr>
      </w:pPr>
    </w:p>
    <w:p w14:paraId="46AB0C2B" w14:textId="77777777"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14:paraId="2AFEB519" w14:textId="77777777" w:rsidR="00897596" w:rsidRDefault="00897596" w:rsidP="00897596">
      <w:pPr>
        <w:rPr>
          <w:lang w:val="en-CA"/>
        </w:rPr>
      </w:pPr>
    </w:p>
    <w:p w14:paraId="08765401" w14:textId="77777777"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14:paraId="3E816EA0" w14:textId="77777777" w:rsidR="00897596" w:rsidRDefault="00897596" w:rsidP="00897596">
      <w:pPr>
        <w:rPr>
          <w:lang w:val="en-CA"/>
        </w:rPr>
      </w:pPr>
    </w:p>
    <w:p w14:paraId="067DB5D0" w14:textId="77777777" w:rsidR="00897596" w:rsidRDefault="00897596" w:rsidP="00897596">
      <w:pPr>
        <w:rPr>
          <w:lang w:val="en-CA"/>
        </w:rPr>
      </w:pPr>
      <w:r>
        <w:rPr>
          <w:lang w:val="en-CA"/>
        </w:rPr>
        <w:t xml:space="preserve">Karl Storz Endoscopic Catalogue: </w:t>
      </w:r>
      <w:hyperlink r:id="rId17" w:history="1">
        <w:r w:rsidRPr="000A22FD">
          <w:rPr>
            <w:rStyle w:val="Hyperlink"/>
            <w:lang w:val="en-CA"/>
          </w:rPr>
          <w:t>https://www.karlstorz.com/ca/en/online-catalog.htm</w:t>
        </w:r>
      </w:hyperlink>
    </w:p>
    <w:p w14:paraId="1FB49D31" w14:textId="77777777" w:rsidR="00897596" w:rsidRDefault="00897596" w:rsidP="00897596">
      <w:pPr>
        <w:rPr>
          <w:lang w:val="en-CA"/>
        </w:rPr>
      </w:pPr>
    </w:p>
    <w:p w14:paraId="6EFF3637" w14:textId="77777777" w:rsidR="00897596" w:rsidRDefault="00897596" w:rsidP="00897596">
      <w:pPr>
        <w:rPr>
          <w:lang w:val="en-CA"/>
        </w:rPr>
      </w:pPr>
      <w:r>
        <w:rPr>
          <w:lang w:val="en-CA"/>
        </w:rPr>
        <w:t xml:space="preserve">Sklar Sinus Endoscopy Set: </w:t>
      </w:r>
      <w:hyperlink r:id="rId18" w:history="1">
        <w:r w:rsidRPr="000A22FD">
          <w:rPr>
            <w:rStyle w:val="Hyperlink"/>
            <w:lang w:val="en-CA"/>
          </w:rPr>
          <w:t>http://www.sklarcorp.com/instrument-sets/plastic-surgery/sinus-endoscopy-set.html</w:t>
        </w:r>
      </w:hyperlink>
      <w:r>
        <w:rPr>
          <w:lang w:val="en-CA"/>
        </w:rPr>
        <w:t xml:space="preserve"> </w:t>
      </w:r>
    </w:p>
    <w:p w14:paraId="4FCFDEE1" w14:textId="77777777" w:rsidR="00897596" w:rsidRDefault="00897596" w:rsidP="00897596">
      <w:pPr>
        <w:rPr>
          <w:lang w:val="en-CA"/>
        </w:rPr>
      </w:pPr>
    </w:p>
    <w:p w14:paraId="74A6442A" w14:textId="77777777" w:rsidR="00897596" w:rsidRDefault="00897596" w:rsidP="00897596">
      <w:pPr>
        <w:rPr>
          <w:lang w:val="en-CA"/>
        </w:rPr>
      </w:pPr>
      <w:r w:rsidRPr="009D1C5C">
        <w:rPr>
          <w:highlight w:val="yellow"/>
          <w:lang w:val="en-CA"/>
        </w:rPr>
        <w:t>Curved Suction:</w:t>
      </w:r>
      <w:r>
        <w:rPr>
          <w:lang w:val="en-CA"/>
        </w:rPr>
        <w:t xml:space="preserve"> </w:t>
      </w:r>
    </w:p>
    <w:p w14:paraId="2991E4B6" w14:textId="77777777"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14:paraId="5CFFF1DB" w14:textId="77777777" w:rsidR="00897596" w:rsidRDefault="00897596" w:rsidP="00897596">
      <w:pPr>
        <w:rPr>
          <w:lang w:val="en-CA"/>
        </w:rPr>
      </w:pPr>
    </w:p>
    <w:p w14:paraId="61EE534C" w14:textId="77777777" w:rsidR="00897596" w:rsidRDefault="00897596" w:rsidP="00897596">
      <w:pPr>
        <w:rPr>
          <w:lang w:val="en-CA"/>
        </w:rPr>
      </w:pPr>
      <w:r w:rsidRPr="009D1C5C">
        <w:rPr>
          <w:noProof/>
        </w:rPr>
        <w:drawing>
          <wp:inline distT="0" distB="0" distL="0" distR="0" wp14:anchorId="232CDAC6" wp14:editId="0AD19648">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14:paraId="0EFE644D" w14:textId="77777777" w:rsidR="00897596" w:rsidRDefault="00897596" w:rsidP="00897596">
      <w:pPr>
        <w:rPr>
          <w:lang w:val="en-CA"/>
        </w:rPr>
      </w:pPr>
    </w:p>
    <w:p w14:paraId="505AA1B5" w14:textId="77777777" w:rsidR="00897596" w:rsidRDefault="00897596" w:rsidP="00897596">
      <w:pPr>
        <w:rPr>
          <w:lang w:val="en-CA"/>
        </w:rPr>
      </w:pPr>
      <w:r>
        <w:rPr>
          <w:lang w:val="en-CA"/>
        </w:rPr>
        <w:t>I think this has pre-curved suction (but not bendable)</w:t>
      </w:r>
    </w:p>
    <w:p w14:paraId="3FFA7E63" w14:textId="77777777" w:rsidR="00897596" w:rsidRDefault="007D7D45"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07CF6972" w14:textId="77777777" w:rsidR="00897596" w:rsidRDefault="00897596" w:rsidP="00897596">
      <w:pPr>
        <w:rPr>
          <w:lang w:val="en-CA"/>
        </w:rPr>
      </w:pPr>
    </w:p>
    <w:p w14:paraId="3B0CE6D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7900E1A7" w14:textId="77777777"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14:paraId="31DDC72B"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242E8E12"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290D0D06"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74B979C4"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0A814533" w14:textId="77777777" w:rsidR="00897596" w:rsidRDefault="00897596" w:rsidP="00897596">
      <w:pPr>
        <w:pStyle w:val="no-space"/>
      </w:pPr>
      <w:r>
        <w:t>Our ENT surgical navigation instruments feature:</w:t>
      </w:r>
    </w:p>
    <w:p w14:paraId="1C4865B5"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2072A2BA"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HeadTracker with integrated TouchPad</w:t>
      </w:r>
    </w:p>
    <w:p w14:paraId="68D98878"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7C5547B2"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6EAC6B47" w14:textId="77777777" w:rsidR="00897596" w:rsidRDefault="007D7D45"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679C671F" w14:textId="77777777" w:rsidR="00897596" w:rsidRDefault="007D7D45" w:rsidP="00897596">
      <w:pPr>
        <w:rPr>
          <w:rFonts w:eastAsia="Times New Roman"/>
        </w:rPr>
      </w:pPr>
      <w:r>
        <w:rPr>
          <w:rFonts w:eastAsia="Times New Roman"/>
        </w:rPr>
        <w:pict w14:anchorId="257EEC0D">
          <v:rect id="_x0000_i1025" style="width:0;height:0" o:hralign="center" o:hrstd="t" o:hr="t" fillcolor="#aaa" stroked="f"/>
        </w:pict>
      </w:r>
    </w:p>
    <w:p w14:paraId="762CF27D"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355FAAA2" w14:textId="77777777" w:rsidR="00897596" w:rsidRDefault="007D7D45" w:rsidP="00897596">
      <w:pPr>
        <w:rPr>
          <w:rFonts w:eastAsia="Times New Roman"/>
        </w:rPr>
      </w:pPr>
      <w:r>
        <w:rPr>
          <w:rFonts w:eastAsia="Times New Roman"/>
        </w:rPr>
        <w:pict w14:anchorId="1132626D">
          <v:rect id="_x0000_i1026" style="width:0;height:0" o:hralign="center" o:hrstd="t" o:hr="t" fillcolor="#aaa" stroked="f"/>
        </w:pict>
      </w:r>
    </w:p>
    <w:p w14:paraId="3221E131" w14:textId="77777777" w:rsidR="00897596" w:rsidRDefault="007D7D45"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14:paraId="58C8F48F" w14:textId="77777777" w:rsidR="00897596" w:rsidRDefault="007D7D45"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14:paraId="305AF109" w14:textId="77777777" w:rsidR="00897596" w:rsidRDefault="007D7D45"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14:paraId="2BDDAD01" w14:textId="77777777" w:rsidR="00897596" w:rsidRDefault="007D7D45"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14:paraId="7242C4D2" w14:textId="77777777" w:rsidR="00897596" w:rsidRDefault="007D7D45"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14:paraId="068594BE" w14:textId="77777777" w:rsidR="00897596" w:rsidRDefault="007D7D45"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14:paraId="4DA7F897"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3FF8A234" w14:textId="77777777" w:rsidR="00897596" w:rsidRDefault="007D7D45"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14:paraId="40738D91" w14:textId="77777777" w:rsidR="00897596" w:rsidRDefault="007D7D45"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14:paraId="2C0AC400" w14:textId="77777777" w:rsidR="00897596" w:rsidRDefault="007D7D45"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14:paraId="340E030D" w14:textId="77777777" w:rsidR="00897596" w:rsidRDefault="007D7D45"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14:paraId="1897D567" w14:textId="77777777" w:rsidR="00897596" w:rsidRDefault="007D7D45"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14:paraId="13E2956E"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768B5B99" w14:textId="77777777" w:rsidR="00897596" w:rsidRDefault="007D7D45"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Sinus Surgery and Transnasal Skull Base Surgery</w:t>
        </w:r>
      </w:hyperlink>
    </w:p>
    <w:p w14:paraId="5B45F717" w14:textId="77777777" w:rsidR="00897596" w:rsidRDefault="007D7D45"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Otology, Neurotology, and Lateral Skull Base Surgery</w:t>
        </w:r>
      </w:hyperlink>
    </w:p>
    <w:p w14:paraId="26250699" w14:textId="77777777" w:rsidR="00897596" w:rsidRDefault="007D7D45"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14:paraId="757ADBDE"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0551CE03"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2E58EE08" w14:textId="77777777" w:rsidR="00897596" w:rsidRDefault="007D7D45"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14:paraId="24B07170"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1FFCA8EF"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3AE9AB19" w14:textId="77777777" w:rsidR="00897596" w:rsidRDefault="007D7D45"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14:paraId="3155A27E"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3D478F65" w14:textId="77777777" w:rsidR="00897596" w:rsidRDefault="007D7D45"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14:paraId="7D54E470" w14:textId="77777777" w:rsidR="00897596" w:rsidRDefault="007D7D45"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14:paraId="3CCC9938" w14:textId="77777777" w:rsidR="00897596" w:rsidRDefault="00897596" w:rsidP="00897596">
      <w:pPr>
        <w:rPr>
          <w:lang w:val="en-CA"/>
        </w:rPr>
      </w:pPr>
      <w:r>
        <w:rPr>
          <w:lang w:val="en-CA"/>
        </w:rPr>
        <w:t xml:space="preserve">Patent: </w:t>
      </w:r>
    </w:p>
    <w:p w14:paraId="101ECEFD" w14:textId="77777777" w:rsidR="00897596" w:rsidRDefault="00897596" w:rsidP="00897596">
      <w:pPr>
        <w:rPr>
          <w:lang w:val="en-CA"/>
        </w:rPr>
      </w:pPr>
      <w:r w:rsidRPr="004F430B">
        <w:rPr>
          <w:lang w:val="en-CA"/>
        </w:rPr>
        <w:t>https://www.google.com/patents/US9226800</w:t>
      </w:r>
    </w:p>
    <w:p w14:paraId="08F78AFE" w14:textId="77777777" w:rsidR="00897596" w:rsidRDefault="00897596" w:rsidP="00897596">
      <w:pPr>
        <w:rPr>
          <w:lang w:val="en-CA"/>
        </w:rPr>
      </w:pPr>
    </w:p>
    <w:p w14:paraId="1B9BE5E7" w14:textId="77777777" w:rsidR="00897596" w:rsidRDefault="00897596" w:rsidP="00897596">
      <w:pPr>
        <w:rPr>
          <w:lang w:val="en-CA"/>
        </w:rPr>
      </w:pPr>
    </w:p>
    <w:p w14:paraId="46CF882A" w14:textId="77777777" w:rsidR="00897596" w:rsidRDefault="00897596" w:rsidP="00897596">
      <w:pPr>
        <w:rPr>
          <w:lang w:val="en-CA"/>
        </w:rPr>
      </w:pPr>
    </w:p>
    <w:p w14:paraId="22A78468" w14:textId="77777777" w:rsidR="00897596" w:rsidRDefault="00897596" w:rsidP="00897596">
      <w:pPr>
        <w:rPr>
          <w:lang w:val="en-CA"/>
        </w:rPr>
      </w:pPr>
      <w:r>
        <w:rPr>
          <w:lang w:val="en-CA"/>
        </w:rPr>
        <w:t xml:space="preserve">Steerable Instruments: </w:t>
      </w:r>
    </w:p>
    <w:p w14:paraId="0F8F58C2" w14:textId="77777777" w:rsidR="00897596" w:rsidRDefault="00897596" w:rsidP="00897596">
      <w:pPr>
        <w:ind w:left="360"/>
      </w:pPr>
      <w:r>
        <w:t xml:space="preserve">Existing adjustable flexible tool: adjustable laser probe for vitreoretinal surgery </w:t>
      </w:r>
      <w:hyperlink r:id="rId41" w:history="1">
        <w:r w:rsidRPr="00B72A47">
          <w:rPr>
            <w:rStyle w:val="Hyperlink"/>
          </w:rPr>
          <w:t>https://patents.google.com/patent/US7766904B2/en?q=endoprobe&amp;q=adjustable&amp;q=flexible</w:t>
        </w:r>
      </w:hyperlink>
      <w:r>
        <w:t xml:space="preserve"> </w:t>
      </w:r>
    </w:p>
    <w:p w14:paraId="094CCF31" w14:textId="77777777" w:rsidR="00897596" w:rsidRDefault="00897596" w:rsidP="00897596">
      <w:pPr>
        <w:pStyle w:val="ListParagraph"/>
        <w:numPr>
          <w:ilvl w:val="0"/>
          <w:numId w:val="7"/>
        </w:numPr>
        <w:spacing w:after="200" w:line="276" w:lineRule="auto"/>
      </w:pPr>
      <w:r>
        <w:t>Slider at handle allows surgeon to retract the sheath which leaves behind the flexible nitinol prebent to 90deg.</w:t>
      </w:r>
    </w:p>
    <w:p w14:paraId="62B52D91" w14:textId="77777777" w:rsidR="00897596" w:rsidRDefault="00897596" w:rsidP="00897596">
      <w:pPr>
        <w:pStyle w:val="ListParagraph"/>
        <w:numPr>
          <w:ilvl w:val="0"/>
          <w:numId w:val="7"/>
        </w:numPr>
        <w:spacing w:after="200" w:line="276" w:lineRule="auto"/>
      </w:pPr>
      <w:r>
        <w:t>Finger must stay in place to keep the bend</w:t>
      </w:r>
    </w:p>
    <w:p w14:paraId="5BA1F84E" w14:textId="77777777" w:rsidR="00897596" w:rsidRDefault="00897596" w:rsidP="00897596">
      <w:pPr>
        <w:ind w:left="360"/>
      </w:pPr>
      <w:r w:rsidRPr="00471C9D">
        <w:rPr>
          <w:noProof/>
        </w:rPr>
        <w:drawing>
          <wp:inline distT="0" distB="0" distL="0" distR="0" wp14:anchorId="54F6AFCF" wp14:editId="16C38B97">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14:paraId="6FBFA000" w14:textId="77777777" w:rsidR="00897596" w:rsidRDefault="00897596" w:rsidP="00897596">
      <w:pPr>
        <w:ind w:left="360"/>
      </w:pPr>
      <w:r w:rsidRPr="00232DA5">
        <w:rPr>
          <w:noProof/>
        </w:rPr>
        <w:lastRenderedPageBreak/>
        <w:drawing>
          <wp:inline distT="0" distB="0" distL="0" distR="0" wp14:anchorId="66CEEF34" wp14:editId="2BBB8571">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14:paraId="256A0DC6" w14:textId="77777777" w:rsidR="00897596" w:rsidRDefault="00897596" w:rsidP="00897596">
      <w:pPr>
        <w:rPr>
          <w:lang w:val="en-CA"/>
        </w:rPr>
      </w:pPr>
    </w:p>
    <w:p w14:paraId="709F1C73" w14:textId="77777777" w:rsidR="00897596" w:rsidRDefault="00897596" w:rsidP="00897596">
      <w:pPr>
        <w:rPr>
          <w:lang w:val="en-CA"/>
        </w:rPr>
      </w:pPr>
    </w:p>
    <w:p w14:paraId="23135879" w14:textId="77777777" w:rsidR="00897596" w:rsidRDefault="00897596" w:rsidP="00897596">
      <w:pPr>
        <w:rPr>
          <w:lang w:val="en-CA"/>
        </w:rPr>
      </w:pPr>
      <w:r>
        <w:rPr>
          <w:lang w:val="en-CA"/>
        </w:rPr>
        <w:t>Manually engageable handle + steerable tip:</w:t>
      </w:r>
    </w:p>
    <w:p w14:paraId="3835D4A0" w14:textId="77777777" w:rsidR="00897596" w:rsidRDefault="007D7D45"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14:paraId="042AE096" w14:textId="77777777" w:rsidR="00897596" w:rsidRPr="00893B47" w:rsidRDefault="00897596" w:rsidP="00897596">
      <w:pPr>
        <w:pStyle w:val="ListParagraph"/>
        <w:numPr>
          <w:ilvl w:val="0"/>
          <w:numId w:val="7"/>
        </w:numPr>
        <w:rPr>
          <w:lang w:val="en-CA"/>
        </w:rPr>
      </w:pPr>
      <w:r>
        <w:rPr>
          <w:lang w:val="en-CA"/>
        </w:rPr>
        <w:t>Pin joints in the tip</w:t>
      </w:r>
    </w:p>
    <w:p w14:paraId="7BF68187" w14:textId="77777777" w:rsidR="00897596" w:rsidRDefault="00897596" w:rsidP="00897596">
      <w:pPr>
        <w:rPr>
          <w:lang w:val="en-CA"/>
        </w:rPr>
      </w:pPr>
      <w:r w:rsidRPr="00893B47">
        <w:rPr>
          <w:noProof/>
        </w:rPr>
        <w:drawing>
          <wp:inline distT="0" distB="0" distL="0" distR="0" wp14:anchorId="53FB1AF0" wp14:editId="63454FB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14:paraId="3AD40A3C"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A Novel Design for Steerable Instruments Based on Laser-Cut Nitinol</w:t>
      </w:r>
      <w:r>
        <w:rPr>
          <w:rFonts w:ascii="Times New Roman" w:eastAsia="Times New Roman" w:hAnsi="Times New Roman" w:cs="Times New Roman"/>
        </w:rPr>
        <w:t>”</w:t>
      </w:r>
    </w:p>
    <w:p w14:paraId="739972BD"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60D3BFC8"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lastRenderedPageBreak/>
        <w:drawing>
          <wp:inline distT="0" distB="0" distL="0" distR="0" wp14:anchorId="750EFF5B" wp14:editId="5B673FE4">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14:paraId="36715710" w14:textId="77777777" w:rsidR="00897596" w:rsidRPr="009D1C5C" w:rsidRDefault="00897596" w:rsidP="00897596">
      <w:pPr>
        <w:rPr>
          <w:lang w:val="en-CA"/>
        </w:rPr>
      </w:pPr>
      <w:r w:rsidRPr="00893B47">
        <w:rPr>
          <w:noProof/>
        </w:rPr>
        <w:lastRenderedPageBreak/>
        <w:drawing>
          <wp:inline distT="0" distB="0" distL="0" distR="0" wp14:anchorId="230AF528" wp14:editId="766BC583">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14:paraId="3525E0DF" w14:textId="77777777" w:rsidR="00897596" w:rsidRDefault="00897596" w:rsidP="009A1118"/>
    <w:p w14:paraId="09309F9C" w14:textId="77777777" w:rsidR="00897596" w:rsidRDefault="00890CD1" w:rsidP="009A1118">
      <w:r w:rsidRPr="00890CD1">
        <w:rPr>
          <w:noProof/>
        </w:rPr>
        <w:lastRenderedPageBreak/>
        <w:drawing>
          <wp:inline distT="0" distB="0" distL="0" distR="0" wp14:anchorId="1F852575" wp14:editId="51FABE83">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14:paraId="2967D9EC" w14:textId="77777777" w:rsidR="00355662" w:rsidRDefault="00355662" w:rsidP="009A1118">
      <w:r>
        <w:t>Grace Medical IWGEES Instruments</w:t>
      </w:r>
    </w:p>
    <w:p w14:paraId="101FF9B2" w14:textId="77777777" w:rsidR="00AD30F1" w:rsidRDefault="00AD30F1" w:rsidP="009A1118"/>
    <w:p w14:paraId="35BAD5AA" w14:textId="77777777" w:rsidR="00AD30F1" w:rsidRDefault="00AD30F1" w:rsidP="009A1118"/>
    <w:p w14:paraId="5BA3B6D8" w14:textId="77777777" w:rsidR="00D662DD" w:rsidRDefault="00D662DD" w:rsidP="009A1118">
      <w:r>
        <w:t>Stryker ultrasonic aspirator</w:t>
      </w:r>
    </w:p>
    <w:p w14:paraId="32AA5F60" w14:textId="77777777" w:rsidR="00D662DD" w:rsidRDefault="00D662DD" w:rsidP="009A1118"/>
    <w:p w14:paraId="4D19B6B9" w14:textId="77777777" w:rsidR="00D662DD" w:rsidRDefault="00D662DD" w:rsidP="009A1118">
      <w:r w:rsidRPr="00D662DD">
        <w:t>Piezosurgery</w:t>
      </w:r>
    </w:p>
    <w:p w14:paraId="6E83B0AB" w14:textId="77777777" w:rsidR="00D662DD" w:rsidRDefault="00D662DD" w:rsidP="009A1118"/>
    <w:p w14:paraId="4D1D8BAD" w14:textId="77777777"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018459EC" w14:textId="77777777" w:rsidR="00D662DD" w:rsidRDefault="00D662DD" w:rsidP="00D662DD">
      <w:pPr>
        <w:pStyle w:val="ListParagraph"/>
        <w:numPr>
          <w:ilvl w:val="0"/>
          <w:numId w:val="7"/>
        </w:numPr>
      </w:pPr>
    </w:p>
    <w:p w14:paraId="4D7A5FB1" w14:textId="77777777" w:rsidR="00890CD1" w:rsidRDefault="00890CD1" w:rsidP="009A1118"/>
    <w:p w14:paraId="6AB5E28A" w14:textId="77777777" w:rsidR="009A1118" w:rsidRPr="009A1118" w:rsidRDefault="009A1118" w:rsidP="009A1118">
      <w:pPr>
        <w:rPr>
          <w:b/>
        </w:rPr>
      </w:pPr>
      <w:r w:rsidRPr="009A1118">
        <w:rPr>
          <w:b/>
        </w:rPr>
        <w:t xml:space="preserve">For Testing Tools: </w:t>
      </w:r>
    </w:p>
    <w:p w14:paraId="5EC0BA3F"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22B5F53B" w14:textId="77777777"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14:paraId="398D92F4"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074B6F2A" w14:textId="77777777"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14:paraId="73F44D89" w14:textId="77777777" w:rsidR="009A1118" w:rsidRPr="00D66A3D" w:rsidRDefault="009A1118" w:rsidP="009A1118">
      <w:pPr>
        <w:pStyle w:val="ListParagraph"/>
        <w:numPr>
          <w:ilvl w:val="0"/>
          <w:numId w:val="1"/>
        </w:numPr>
        <w:rPr>
          <w:lang w:val="en-CA"/>
        </w:rPr>
      </w:pPr>
      <w:r>
        <w:t>“A novel laryngoscope instrument stabilizer for operative microlaryngoscopy”</w:t>
      </w:r>
    </w:p>
    <w:p w14:paraId="7E4F7235"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48DD5BC1" w14:textId="77777777" w:rsidR="009A1118" w:rsidRPr="00CE07A4" w:rsidRDefault="009A1118" w:rsidP="009A1118">
      <w:pPr>
        <w:pStyle w:val="ListParagraph"/>
        <w:numPr>
          <w:ilvl w:val="1"/>
          <w:numId w:val="1"/>
        </w:numPr>
        <w:rPr>
          <w:lang w:val="en-CA"/>
        </w:rPr>
      </w:pPr>
      <w:r>
        <w:t xml:space="preserve">results of the survey are just listed (no graph) </w:t>
      </w:r>
    </w:p>
    <w:p w14:paraId="6F15E8BB"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368E442C" w14:textId="77777777" w:rsidR="009A1118" w:rsidRDefault="009A1118" w:rsidP="009A1118">
      <w:pPr>
        <w:pStyle w:val="ListParagraph"/>
        <w:numPr>
          <w:ilvl w:val="3"/>
          <w:numId w:val="1"/>
        </w:numPr>
        <w:rPr>
          <w:lang w:val="en-CA"/>
        </w:rPr>
      </w:pPr>
      <w:r w:rsidRPr="00CE07A4">
        <w:rPr>
          <w:lang w:val="en-CA"/>
        </w:rPr>
        <w:t>Instrument stability was highly rated (mean score 8.8). Target visualization was felt to be somewhat impaired (mean score 6.2), and instrument mobility was also rated low (mean score 5.0). Overall utility of the instrument was rated a mean 8.7 by the 17 evaluators. All but 1 eval- uator indicated that they thought that the instrument would be useful for them in laryngeal microsurgery</w:t>
      </w:r>
    </w:p>
    <w:p w14:paraId="0ADA17BE" w14:textId="77777777" w:rsidR="009A1118" w:rsidRPr="002927A4" w:rsidRDefault="009A1118" w:rsidP="009A1118">
      <w:pPr>
        <w:pStyle w:val="ListParagraph"/>
        <w:numPr>
          <w:ilvl w:val="0"/>
          <w:numId w:val="1"/>
        </w:numPr>
        <w:rPr>
          <w:lang w:val="en-CA"/>
        </w:rPr>
      </w:pPr>
      <w:r>
        <w:t>“Robot-assisted laparoscopic ultrasonography for hepatic surgery”</w:t>
      </w:r>
    </w:p>
    <w:p w14:paraId="6BCD79A3"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44C04319"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1EDAEAAE" w14:textId="77777777" w:rsidR="009A1118" w:rsidRDefault="009A1118">
      <w:pPr>
        <w:rPr>
          <w:lang w:val="en-CA"/>
        </w:rPr>
      </w:pPr>
    </w:p>
    <w:p w14:paraId="4F69CB75" w14:textId="77777777" w:rsidR="009A1118" w:rsidRDefault="009A1118">
      <w:pPr>
        <w:rPr>
          <w:lang w:val="en-CA"/>
        </w:rPr>
      </w:pPr>
    </w:p>
    <w:p w14:paraId="28AF34D3" w14:textId="77777777" w:rsidR="009A1118" w:rsidRDefault="009A1118" w:rsidP="00313130">
      <w:pPr>
        <w:pStyle w:val="Heading1"/>
        <w:rPr>
          <w:lang w:val="en-CA"/>
        </w:rPr>
      </w:pPr>
      <w:r>
        <w:rPr>
          <w:lang w:val="en-CA"/>
        </w:rPr>
        <w:t>Objectives/Hypotheses</w:t>
      </w:r>
    </w:p>
    <w:p w14:paraId="648A5D04" w14:textId="77777777" w:rsidR="00313130" w:rsidRDefault="00313130">
      <w:pPr>
        <w:rPr>
          <w:lang w:val="en-CA"/>
        </w:rPr>
      </w:pPr>
    </w:p>
    <w:p w14:paraId="2B1F3E8B" w14:textId="77777777" w:rsidR="00313130" w:rsidRPr="00313130" w:rsidRDefault="00313130" w:rsidP="00313130">
      <w:pPr>
        <w:jc w:val="both"/>
      </w:pPr>
      <w:r>
        <w:t xml:space="preserve">The aim of this project is to develop and evaluate surgical instrumentation for minimally invasive transcanal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14:paraId="68AF1709" w14:textId="77777777" w:rsidR="00313130" w:rsidRDefault="00313130">
      <w:pPr>
        <w:rPr>
          <w:lang w:val="en-CA"/>
        </w:rPr>
      </w:pPr>
    </w:p>
    <w:p w14:paraId="2013AB7C" w14:textId="77777777" w:rsidR="00E42506" w:rsidRDefault="00E42506">
      <w:pPr>
        <w:rPr>
          <w:lang w:val="en-CA"/>
        </w:rPr>
      </w:pPr>
    </w:p>
    <w:p w14:paraId="2DA66726" w14:textId="77777777" w:rsidR="00E42506" w:rsidRDefault="00E42506" w:rsidP="00E42506">
      <w:r w:rsidRPr="00595D46">
        <w:lastRenderedPageBreak/>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3CFF1FF" w14:textId="77777777" w:rsidR="00E42506" w:rsidRDefault="00E42506">
      <w:pPr>
        <w:rPr>
          <w:lang w:val="en-CA"/>
        </w:rPr>
      </w:pPr>
    </w:p>
    <w:p w14:paraId="3B83B1A2" w14:textId="77777777" w:rsidR="00313130" w:rsidRDefault="00313130" w:rsidP="00313130">
      <w:pPr>
        <w:pStyle w:val="Heading2"/>
      </w:pPr>
      <w:r w:rsidRPr="00007EB9">
        <w:t>Phase 1: Understanding the Needs of Endoscopic Ear Surgeons and conducting a Time Flow Stud</w:t>
      </w:r>
      <w:r>
        <w:t>y:</w:t>
      </w:r>
      <w:r w:rsidRPr="00007EB9">
        <w:t xml:space="preserve"> </w:t>
      </w:r>
    </w:p>
    <w:p w14:paraId="46426034" w14:textId="77777777" w:rsidR="00313130" w:rsidRDefault="00313130" w:rsidP="00313130">
      <w:pPr>
        <w:jc w:val="both"/>
      </w:pPr>
    </w:p>
    <w:p w14:paraId="7B71883F" w14:textId="77777777" w:rsidR="00313130" w:rsidRPr="00DD780F" w:rsidRDefault="00313130" w:rsidP="00313130">
      <w:pPr>
        <w:jc w:val="both"/>
      </w:pPr>
      <w:r w:rsidRPr="00007EB9">
        <w:t>A</w:t>
      </w:r>
      <w:r>
        <w:t>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Kruskal Wallis test</w:t>
      </w:r>
      <w:r w:rsidRPr="00470F16">
        <w:t xml:space="preserve"> with a 95% confidence interval </w:t>
      </w:r>
      <w:r>
        <w:t>showed that participants who perform more than 50% of surgeries totally endoscopically had a significantly greater degree of need for reaching structures visualized by the endoscope, positioning an ear drum graft and dissecting cholesteatoma. A clinical research paper has been drafted and will be submitted to an otolaryngological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otolaryngological clinical journal. The</w:t>
      </w:r>
      <w:r w:rsidRPr="00DD780F">
        <w:t xml:space="preserve"> </w:t>
      </w:r>
      <w:r>
        <w:t xml:space="preserve">studies in Phase 1 underwent scientific review and REB review and were approved in March, 2017. </w:t>
      </w:r>
    </w:p>
    <w:p w14:paraId="4D84E587" w14:textId="77777777" w:rsidR="00313130" w:rsidRDefault="00313130" w:rsidP="00313130">
      <w:r w:rsidRPr="00007EB9">
        <w:rPr>
          <w:b/>
        </w:rPr>
        <w:t>Phase 2: Development and Presentation of a Prototype Instrument</w:t>
      </w:r>
      <w:r>
        <w:rPr>
          <w:b/>
        </w:rPr>
        <w:t xml:space="preserve">: </w:t>
      </w:r>
      <w:r>
        <w:t>A prototype (shown below) was manufactured at the lab using Solidworks,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14:paraId="7E6643A1" w14:textId="77777777"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SickKids REB approval. We aim to present the refined tool at Sentac, a pediatric otolaryngology conference where an abstract has been submitted. </w:t>
      </w:r>
    </w:p>
    <w:p w14:paraId="343D84A7" w14:textId="77777777" w:rsidR="00313130" w:rsidRDefault="00313130" w:rsidP="00313130">
      <w:r w:rsidRPr="00007EB9">
        <w:rPr>
          <w:b/>
        </w:rPr>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w:t>
      </w:r>
      <w:r>
        <w:lastRenderedPageBreak/>
        <w:t xml:space="preserve">areas within the anatomy using the endoscope and feel will be ranked using a survey. An REB application has been submitted to conduct this study. </w:t>
      </w:r>
    </w:p>
    <w:p w14:paraId="3716DC9A" w14:textId="77777777" w:rsidR="009A1118" w:rsidRDefault="009A1118">
      <w:pPr>
        <w:rPr>
          <w:lang w:val="en-CA"/>
        </w:rPr>
      </w:pPr>
    </w:p>
    <w:p w14:paraId="0319C2EF" w14:textId="77777777" w:rsidR="009A1118" w:rsidRDefault="009A1118">
      <w:pPr>
        <w:rPr>
          <w:lang w:val="en-CA"/>
        </w:rPr>
      </w:pPr>
    </w:p>
    <w:p w14:paraId="0E580D24" w14:textId="77777777" w:rsidR="009A1118" w:rsidRDefault="009A1118" w:rsidP="00E42506">
      <w:pPr>
        <w:pStyle w:val="Heading1"/>
        <w:rPr>
          <w:lang w:val="en-CA"/>
        </w:rPr>
      </w:pPr>
      <w:r>
        <w:rPr>
          <w:lang w:val="en-CA"/>
        </w:rPr>
        <w:t>Methods</w:t>
      </w:r>
    </w:p>
    <w:p w14:paraId="62FCC80A" w14:textId="77777777"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6930DB0" w14:textId="77777777" w:rsidR="00860AE5" w:rsidRDefault="00860AE5">
      <w:pPr>
        <w:rPr>
          <w:lang w:val="en-CA"/>
        </w:rPr>
      </w:pPr>
    </w:p>
    <w:p w14:paraId="2280DB8D" w14:textId="77777777" w:rsidR="00860AE5" w:rsidRDefault="00860AE5">
      <w:pPr>
        <w:rPr>
          <w:lang w:val="en-CA"/>
        </w:rPr>
      </w:pPr>
      <w:r>
        <w:rPr>
          <w:lang w:val="en-CA"/>
        </w:rPr>
        <w:t xml:space="preserve">Requirements: </w:t>
      </w:r>
    </w:p>
    <w:p w14:paraId="4473760E" w14:textId="77777777"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56F41A91" w14:textId="77777777" w:rsidTr="00860AE5">
        <w:tc>
          <w:tcPr>
            <w:tcW w:w="3594" w:type="dxa"/>
          </w:tcPr>
          <w:p w14:paraId="1C84DC04" w14:textId="77777777" w:rsidR="00860AE5" w:rsidRDefault="00860AE5" w:rsidP="00860AE5">
            <w:pPr>
              <w:rPr>
                <w:lang w:val="en-CA"/>
              </w:rPr>
            </w:pPr>
            <w:r>
              <w:rPr>
                <w:lang w:val="en-CA"/>
              </w:rPr>
              <w:t xml:space="preserve">Requirements: </w:t>
            </w:r>
          </w:p>
        </w:tc>
        <w:tc>
          <w:tcPr>
            <w:tcW w:w="1901" w:type="dxa"/>
          </w:tcPr>
          <w:p w14:paraId="2FF952A1" w14:textId="77777777" w:rsidR="00860AE5" w:rsidRDefault="00860AE5" w:rsidP="00860AE5">
            <w:pPr>
              <w:rPr>
                <w:lang w:val="en-CA"/>
              </w:rPr>
            </w:pPr>
            <w:r>
              <w:rPr>
                <w:lang w:val="en-CA"/>
              </w:rPr>
              <w:t>Metric:</w:t>
            </w:r>
          </w:p>
        </w:tc>
        <w:tc>
          <w:tcPr>
            <w:tcW w:w="250" w:type="dxa"/>
          </w:tcPr>
          <w:p w14:paraId="0AE3C7C7" w14:textId="77777777" w:rsidR="00860AE5" w:rsidRDefault="00860AE5" w:rsidP="00860AE5">
            <w:pPr>
              <w:rPr>
                <w:lang w:val="en-CA"/>
              </w:rPr>
            </w:pPr>
          </w:p>
        </w:tc>
        <w:tc>
          <w:tcPr>
            <w:tcW w:w="1915" w:type="dxa"/>
          </w:tcPr>
          <w:p w14:paraId="5F73D63D" w14:textId="77777777" w:rsidR="00860AE5" w:rsidRDefault="00860AE5" w:rsidP="00860AE5">
            <w:pPr>
              <w:rPr>
                <w:lang w:val="en-CA"/>
              </w:rPr>
            </w:pPr>
          </w:p>
        </w:tc>
        <w:tc>
          <w:tcPr>
            <w:tcW w:w="1916" w:type="dxa"/>
          </w:tcPr>
          <w:p w14:paraId="79EEBDCB" w14:textId="77777777" w:rsidR="00860AE5" w:rsidRDefault="00860AE5" w:rsidP="00860AE5">
            <w:pPr>
              <w:rPr>
                <w:lang w:val="en-CA"/>
              </w:rPr>
            </w:pPr>
          </w:p>
        </w:tc>
      </w:tr>
      <w:tr w:rsidR="00860AE5" w14:paraId="7DE42C34" w14:textId="77777777" w:rsidTr="00860AE5">
        <w:tc>
          <w:tcPr>
            <w:tcW w:w="9576" w:type="dxa"/>
            <w:gridSpan w:val="5"/>
            <w:shd w:val="clear" w:color="auto" w:fill="E7E6E6" w:themeFill="background2"/>
          </w:tcPr>
          <w:p w14:paraId="6DAC1666" w14:textId="77777777" w:rsidR="00860AE5" w:rsidRDefault="00860AE5" w:rsidP="00860AE5">
            <w:pPr>
              <w:rPr>
                <w:lang w:val="en-CA"/>
              </w:rPr>
            </w:pPr>
            <w:r>
              <w:rPr>
                <w:lang w:val="en-CA"/>
              </w:rPr>
              <w:t xml:space="preserve">Functional Requirements: </w:t>
            </w:r>
          </w:p>
        </w:tc>
      </w:tr>
      <w:tr w:rsidR="00860AE5" w14:paraId="381C4DCC" w14:textId="77777777" w:rsidTr="00860AE5">
        <w:tc>
          <w:tcPr>
            <w:tcW w:w="3594" w:type="dxa"/>
          </w:tcPr>
          <w:p w14:paraId="3580CF7C" w14:textId="77777777" w:rsidR="00860AE5" w:rsidRPr="00860AE5" w:rsidRDefault="00860AE5" w:rsidP="00860AE5">
            <w:pPr>
              <w:rPr>
                <w:lang w:val="en-CA"/>
              </w:rPr>
            </w:pPr>
            <w:r w:rsidRPr="00860AE5">
              <w:rPr>
                <w:lang w:val="en-CA"/>
              </w:rPr>
              <w:t>Reach areas visualized by the endoscope</w:t>
            </w:r>
          </w:p>
          <w:p w14:paraId="29A4A6FC" w14:textId="77777777" w:rsidR="00860AE5" w:rsidRDefault="00860AE5" w:rsidP="00860AE5">
            <w:pPr>
              <w:rPr>
                <w:lang w:val="en-CA"/>
              </w:rPr>
            </w:pPr>
          </w:p>
        </w:tc>
        <w:tc>
          <w:tcPr>
            <w:tcW w:w="1901" w:type="dxa"/>
          </w:tcPr>
          <w:p w14:paraId="2CA6CA58" w14:textId="77777777" w:rsidR="00860AE5" w:rsidRDefault="00860AE5" w:rsidP="00860AE5">
            <w:pPr>
              <w:rPr>
                <w:lang w:val="en-CA"/>
              </w:rPr>
            </w:pPr>
            <w:r>
              <w:rPr>
                <w:lang w:val="en-CA"/>
              </w:rPr>
              <w:t>PASS/FAIL</w:t>
            </w:r>
          </w:p>
        </w:tc>
        <w:tc>
          <w:tcPr>
            <w:tcW w:w="250" w:type="dxa"/>
          </w:tcPr>
          <w:p w14:paraId="15AD5FAC" w14:textId="77777777" w:rsidR="00860AE5" w:rsidRDefault="00860AE5" w:rsidP="00860AE5">
            <w:pPr>
              <w:rPr>
                <w:lang w:val="en-CA"/>
              </w:rPr>
            </w:pPr>
          </w:p>
        </w:tc>
        <w:tc>
          <w:tcPr>
            <w:tcW w:w="1915" w:type="dxa"/>
          </w:tcPr>
          <w:p w14:paraId="373C0AD3" w14:textId="77777777" w:rsidR="00860AE5" w:rsidRDefault="00860AE5" w:rsidP="00860AE5">
            <w:pPr>
              <w:rPr>
                <w:lang w:val="en-CA"/>
              </w:rPr>
            </w:pPr>
          </w:p>
        </w:tc>
        <w:tc>
          <w:tcPr>
            <w:tcW w:w="1916" w:type="dxa"/>
          </w:tcPr>
          <w:p w14:paraId="1578031E" w14:textId="77777777" w:rsidR="00860AE5" w:rsidRDefault="00860AE5" w:rsidP="00860AE5">
            <w:pPr>
              <w:rPr>
                <w:lang w:val="en-CA"/>
              </w:rPr>
            </w:pPr>
          </w:p>
        </w:tc>
      </w:tr>
      <w:tr w:rsidR="00860AE5" w14:paraId="1EDC7BBC" w14:textId="77777777" w:rsidTr="00860AE5">
        <w:tc>
          <w:tcPr>
            <w:tcW w:w="3594" w:type="dxa"/>
          </w:tcPr>
          <w:p w14:paraId="30E151EB" w14:textId="77777777" w:rsidR="00860AE5" w:rsidRPr="006733B2" w:rsidRDefault="00860AE5" w:rsidP="00860AE5">
            <w:r w:rsidRPr="00860AE5">
              <w:rPr>
                <w:lang w:val="en-CA"/>
              </w:rPr>
              <w:t>Reach hard-to-reach areas such as the sinus tympani, boundaries of the antrum</w:t>
            </w:r>
          </w:p>
        </w:tc>
        <w:tc>
          <w:tcPr>
            <w:tcW w:w="1901" w:type="dxa"/>
          </w:tcPr>
          <w:p w14:paraId="4F1070CC" w14:textId="77777777" w:rsidR="00860AE5" w:rsidRDefault="00860AE5" w:rsidP="00860AE5">
            <w:pPr>
              <w:rPr>
                <w:lang w:val="en-CA"/>
              </w:rPr>
            </w:pPr>
            <w:r>
              <w:rPr>
                <w:lang w:val="en-CA"/>
              </w:rPr>
              <w:t>PASS/FAIL</w:t>
            </w:r>
          </w:p>
        </w:tc>
        <w:tc>
          <w:tcPr>
            <w:tcW w:w="250" w:type="dxa"/>
          </w:tcPr>
          <w:p w14:paraId="44C42670" w14:textId="77777777" w:rsidR="00860AE5" w:rsidRDefault="00860AE5" w:rsidP="00860AE5">
            <w:pPr>
              <w:rPr>
                <w:lang w:val="en-CA"/>
              </w:rPr>
            </w:pPr>
          </w:p>
        </w:tc>
        <w:tc>
          <w:tcPr>
            <w:tcW w:w="1915" w:type="dxa"/>
          </w:tcPr>
          <w:p w14:paraId="340378D8" w14:textId="77777777" w:rsidR="00860AE5" w:rsidRDefault="00860AE5" w:rsidP="00860AE5">
            <w:pPr>
              <w:rPr>
                <w:lang w:val="en-CA"/>
              </w:rPr>
            </w:pPr>
          </w:p>
        </w:tc>
        <w:tc>
          <w:tcPr>
            <w:tcW w:w="1916" w:type="dxa"/>
          </w:tcPr>
          <w:p w14:paraId="043FCE5D" w14:textId="77777777" w:rsidR="00860AE5" w:rsidRDefault="00860AE5" w:rsidP="00860AE5">
            <w:pPr>
              <w:rPr>
                <w:lang w:val="en-CA"/>
              </w:rPr>
            </w:pPr>
          </w:p>
        </w:tc>
      </w:tr>
      <w:tr w:rsidR="002C4FF8" w14:paraId="135D14F7" w14:textId="77777777" w:rsidTr="00860AE5">
        <w:tc>
          <w:tcPr>
            <w:tcW w:w="3594" w:type="dxa"/>
          </w:tcPr>
          <w:p w14:paraId="0B83ACBF" w14:textId="77777777" w:rsidR="002C4FF8" w:rsidRPr="00860AE5" w:rsidRDefault="002C4FF8" w:rsidP="00860AE5">
            <w:pPr>
              <w:rPr>
                <w:lang w:val="en-CA"/>
              </w:rPr>
            </w:pPr>
            <w:r>
              <w:rPr>
                <w:lang w:val="en-CA"/>
              </w:rPr>
              <w:t>Tip stiffness</w:t>
            </w:r>
          </w:p>
        </w:tc>
        <w:tc>
          <w:tcPr>
            <w:tcW w:w="1901" w:type="dxa"/>
          </w:tcPr>
          <w:p w14:paraId="5586DFDF" w14:textId="77777777" w:rsidR="002C4FF8" w:rsidRDefault="002C4FF8" w:rsidP="00860AE5">
            <w:pPr>
              <w:rPr>
                <w:lang w:val="en-CA"/>
              </w:rPr>
            </w:pPr>
          </w:p>
        </w:tc>
        <w:tc>
          <w:tcPr>
            <w:tcW w:w="250" w:type="dxa"/>
          </w:tcPr>
          <w:p w14:paraId="3247489A" w14:textId="77777777" w:rsidR="002C4FF8" w:rsidRDefault="002C4FF8" w:rsidP="00860AE5">
            <w:pPr>
              <w:rPr>
                <w:lang w:val="en-CA"/>
              </w:rPr>
            </w:pPr>
          </w:p>
        </w:tc>
        <w:tc>
          <w:tcPr>
            <w:tcW w:w="1915" w:type="dxa"/>
          </w:tcPr>
          <w:p w14:paraId="73B90692" w14:textId="77777777" w:rsidR="002C4FF8" w:rsidRDefault="002C4FF8" w:rsidP="00860AE5">
            <w:pPr>
              <w:rPr>
                <w:lang w:val="en-CA"/>
              </w:rPr>
            </w:pPr>
          </w:p>
        </w:tc>
        <w:tc>
          <w:tcPr>
            <w:tcW w:w="1916" w:type="dxa"/>
          </w:tcPr>
          <w:p w14:paraId="1C3E0BF2" w14:textId="77777777" w:rsidR="002C4FF8" w:rsidRDefault="002C4FF8" w:rsidP="00860AE5">
            <w:pPr>
              <w:rPr>
                <w:lang w:val="en-CA"/>
              </w:rPr>
            </w:pPr>
          </w:p>
        </w:tc>
      </w:tr>
      <w:tr w:rsidR="002C4FF8" w14:paraId="766AE73B" w14:textId="77777777" w:rsidTr="00860AE5">
        <w:tc>
          <w:tcPr>
            <w:tcW w:w="3594" w:type="dxa"/>
          </w:tcPr>
          <w:p w14:paraId="74F9F73B" w14:textId="77777777" w:rsidR="002C4FF8" w:rsidRDefault="002C4FF8" w:rsidP="00860AE5">
            <w:pPr>
              <w:rPr>
                <w:lang w:val="en-CA"/>
              </w:rPr>
            </w:pPr>
            <w:r>
              <w:rPr>
                <w:lang w:val="en-CA"/>
              </w:rPr>
              <w:t>Tip reachability</w:t>
            </w:r>
          </w:p>
        </w:tc>
        <w:tc>
          <w:tcPr>
            <w:tcW w:w="1901" w:type="dxa"/>
          </w:tcPr>
          <w:p w14:paraId="348E98C8" w14:textId="77777777" w:rsidR="002C4FF8" w:rsidRDefault="002C4FF8" w:rsidP="00860AE5">
            <w:pPr>
              <w:rPr>
                <w:lang w:val="en-CA"/>
              </w:rPr>
            </w:pPr>
          </w:p>
        </w:tc>
        <w:tc>
          <w:tcPr>
            <w:tcW w:w="250" w:type="dxa"/>
          </w:tcPr>
          <w:p w14:paraId="5D87FE5B" w14:textId="77777777" w:rsidR="002C4FF8" w:rsidRDefault="002C4FF8" w:rsidP="00860AE5">
            <w:pPr>
              <w:rPr>
                <w:lang w:val="en-CA"/>
              </w:rPr>
            </w:pPr>
          </w:p>
        </w:tc>
        <w:tc>
          <w:tcPr>
            <w:tcW w:w="1915" w:type="dxa"/>
          </w:tcPr>
          <w:p w14:paraId="4535D0C2" w14:textId="77777777" w:rsidR="002C4FF8" w:rsidRDefault="002C4FF8" w:rsidP="00860AE5">
            <w:pPr>
              <w:rPr>
                <w:lang w:val="en-CA"/>
              </w:rPr>
            </w:pPr>
          </w:p>
        </w:tc>
        <w:tc>
          <w:tcPr>
            <w:tcW w:w="1916" w:type="dxa"/>
          </w:tcPr>
          <w:p w14:paraId="3C968B4D" w14:textId="77777777" w:rsidR="002C4FF8" w:rsidRDefault="002C4FF8" w:rsidP="00860AE5">
            <w:pPr>
              <w:rPr>
                <w:lang w:val="en-CA"/>
              </w:rPr>
            </w:pPr>
          </w:p>
        </w:tc>
      </w:tr>
      <w:tr w:rsidR="00860AE5" w14:paraId="6C9E99CF" w14:textId="77777777" w:rsidTr="00860AE5">
        <w:tc>
          <w:tcPr>
            <w:tcW w:w="9576" w:type="dxa"/>
            <w:gridSpan w:val="5"/>
            <w:shd w:val="clear" w:color="auto" w:fill="E7E6E6" w:themeFill="background2"/>
          </w:tcPr>
          <w:p w14:paraId="7E35AF9A" w14:textId="77777777" w:rsidR="00860AE5" w:rsidRDefault="00860AE5" w:rsidP="00860AE5">
            <w:pPr>
              <w:rPr>
                <w:lang w:val="en-CA"/>
              </w:rPr>
            </w:pPr>
            <w:r>
              <w:rPr>
                <w:lang w:val="en-CA"/>
              </w:rPr>
              <w:t>User Requirements (Criteria):</w:t>
            </w:r>
          </w:p>
        </w:tc>
      </w:tr>
      <w:tr w:rsidR="00860AE5" w14:paraId="0877B9BE" w14:textId="77777777" w:rsidTr="00860AE5">
        <w:tc>
          <w:tcPr>
            <w:tcW w:w="3594" w:type="dxa"/>
          </w:tcPr>
          <w:p w14:paraId="1B7F8593" w14:textId="77777777"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14:paraId="0634171F" w14:textId="77777777" w:rsidR="00860AE5" w:rsidRDefault="00860AE5" w:rsidP="00860AE5">
            <w:pPr>
              <w:rPr>
                <w:lang w:val="en-CA"/>
              </w:rPr>
            </w:pPr>
            <w:r>
              <w:rPr>
                <w:lang w:val="en-CA"/>
              </w:rPr>
              <w:t>Surgeon feedback (rating)</w:t>
            </w:r>
          </w:p>
        </w:tc>
        <w:tc>
          <w:tcPr>
            <w:tcW w:w="250" w:type="dxa"/>
          </w:tcPr>
          <w:p w14:paraId="1767B504" w14:textId="77777777" w:rsidR="00860AE5" w:rsidRDefault="00860AE5" w:rsidP="00860AE5">
            <w:pPr>
              <w:rPr>
                <w:lang w:val="en-CA"/>
              </w:rPr>
            </w:pPr>
          </w:p>
        </w:tc>
        <w:tc>
          <w:tcPr>
            <w:tcW w:w="1915" w:type="dxa"/>
          </w:tcPr>
          <w:p w14:paraId="00980923" w14:textId="77777777" w:rsidR="00860AE5" w:rsidRDefault="00860AE5" w:rsidP="00860AE5">
            <w:pPr>
              <w:rPr>
                <w:lang w:val="en-CA"/>
              </w:rPr>
            </w:pPr>
          </w:p>
        </w:tc>
        <w:tc>
          <w:tcPr>
            <w:tcW w:w="1916" w:type="dxa"/>
          </w:tcPr>
          <w:p w14:paraId="63A33D68" w14:textId="77777777" w:rsidR="00860AE5" w:rsidRDefault="00860AE5" w:rsidP="00860AE5">
            <w:pPr>
              <w:rPr>
                <w:lang w:val="en-CA"/>
              </w:rPr>
            </w:pPr>
          </w:p>
        </w:tc>
      </w:tr>
      <w:tr w:rsidR="00860AE5" w14:paraId="710EE0BA" w14:textId="77777777" w:rsidTr="00860AE5">
        <w:tc>
          <w:tcPr>
            <w:tcW w:w="3594" w:type="dxa"/>
          </w:tcPr>
          <w:p w14:paraId="741D6FBC" w14:textId="77777777"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14:paraId="2854649A" w14:textId="77777777" w:rsidR="00860AE5" w:rsidRDefault="00860AE5" w:rsidP="00860AE5">
            <w:pPr>
              <w:rPr>
                <w:lang w:val="en-CA"/>
              </w:rPr>
            </w:pPr>
            <w:r>
              <w:rPr>
                <w:lang w:val="en-CA"/>
              </w:rPr>
              <w:t>Surgeon feedback (rating)</w:t>
            </w:r>
          </w:p>
        </w:tc>
        <w:tc>
          <w:tcPr>
            <w:tcW w:w="250" w:type="dxa"/>
          </w:tcPr>
          <w:p w14:paraId="48A4319A" w14:textId="77777777" w:rsidR="00860AE5" w:rsidRDefault="00860AE5" w:rsidP="00860AE5">
            <w:pPr>
              <w:rPr>
                <w:lang w:val="en-CA"/>
              </w:rPr>
            </w:pPr>
          </w:p>
        </w:tc>
        <w:tc>
          <w:tcPr>
            <w:tcW w:w="1915" w:type="dxa"/>
          </w:tcPr>
          <w:p w14:paraId="5E0FA9A0" w14:textId="77777777" w:rsidR="00860AE5" w:rsidRDefault="00860AE5" w:rsidP="00860AE5">
            <w:pPr>
              <w:rPr>
                <w:lang w:val="en-CA"/>
              </w:rPr>
            </w:pPr>
          </w:p>
        </w:tc>
        <w:tc>
          <w:tcPr>
            <w:tcW w:w="1916" w:type="dxa"/>
          </w:tcPr>
          <w:p w14:paraId="19EB404F" w14:textId="77777777" w:rsidR="00860AE5" w:rsidRDefault="00860AE5" w:rsidP="00860AE5">
            <w:pPr>
              <w:rPr>
                <w:lang w:val="en-CA"/>
              </w:rPr>
            </w:pPr>
          </w:p>
        </w:tc>
      </w:tr>
      <w:tr w:rsidR="00860AE5" w14:paraId="5DF11C80" w14:textId="77777777" w:rsidTr="00860AE5">
        <w:tc>
          <w:tcPr>
            <w:tcW w:w="3594" w:type="dxa"/>
          </w:tcPr>
          <w:p w14:paraId="62D02B17" w14:textId="77777777" w:rsidR="00860AE5" w:rsidRPr="00860AE5" w:rsidRDefault="00860AE5" w:rsidP="00860AE5">
            <w:pPr>
              <w:rPr>
                <w:lang w:val="en-CA"/>
              </w:rPr>
            </w:pPr>
            <w:r>
              <w:rPr>
                <w:lang w:val="en-CA"/>
              </w:rPr>
              <w:t>Feels like an existing tool</w:t>
            </w:r>
          </w:p>
        </w:tc>
        <w:tc>
          <w:tcPr>
            <w:tcW w:w="1901" w:type="dxa"/>
          </w:tcPr>
          <w:p w14:paraId="6712045E" w14:textId="77777777" w:rsidR="00860AE5" w:rsidRDefault="00860AE5" w:rsidP="00860AE5">
            <w:pPr>
              <w:rPr>
                <w:lang w:val="en-CA"/>
              </w:rPr>
            </w:pPr>
          </w:p>
        </w:tc>
        <w:tc>
          <w:tcPr>
            <w:tcW w:w="250" w:type="dxa"/>
          </w:tcPr>
          <w:p w14:paraId="393E8362" w14:textId="77777777" w:rsidR="00860AE5" w:rsidRDefault="00860AE5" w:rsidP="00860AE5">
            <w:pPr>
              <w:rPr>
                <w:lang w:val="en-CA"/>
              </w:rPr>
            </w:pPr>
          </w:p>
        </w:tc>
        <w:tc>
          <w:tcPr>
            <w:tcW w:w="1915" w:type="dxa"/>
          </w:tcPr>
          <w:p w14:paraId="2E431C65" w14:textId="77777777" w:rsidR="00860AE5" w:rsidRDefault="00860AE5" w:rsidP="00860AE5">
            <w:pPr>
              <w:rPr>
                <w:lang w:val="en-CA"/>
              </w:rPr>
            </w:pPr>
          </w:p>
        </w:tc>
        <w:tc>
          <w:tcPr>
            <w:tcW w:w="1916" w:type="dxa"/>
          </w:tcPr>
          <w:p w14:paraId="5FA527B4" w14:textId="77777777" w:rsidR="00860AE5" w:rsidRDefault="00860AE5" w:rsidP="00860AE5">
            <w:pPr>
              <w:rPr>
                <w:lang w:val="en-CA"/>
              </w:rPr>
            </w:pPr>
          </w:p>
        </w:tc>
      </w:tr>
      <w:tr w:rsidR="00860AE5" w14:paraId="5FE1D406" w14:textId="77777777" w:rsidTr="00860AE5">
        <w:tc>
          <w:tcPr>
            <w:tcW w:w="9576" w:type="dxa"/>
            <w:gridSpan w:val="5"/>
            <w:shd w:val="clear" w:color="auto" w:fill="E7E6E6" w:themeFill="background2"/>
          </w:tcPr>
          <w:p w14:paraId="05DF3ADD" w14:textId="77777777" w:rsidR="00860AE5" w:rsidRDefault="00860AE5" w:rsidP="00860AE5">
            <w:pPr>
              <w:rPr>
                <w:lang w:val="en-CA"/>
              </w:rPr>
            </w:pPr>
            <w:r>
              <w:rPr>
                <w:lang w:val="en-CA"/>
              </w:rPr>
              <w:t xml:space="preserve">Constraints: </w:t>
            </w:r>
          </w:p>
        </w:tc>
      </w:tr>
      <w:tr w:rsidR="00860AE5" w14:paraId="56866621" w14:textId="77777777" w:rsidTr="00860AE5">
        <w:tc>
          <w:tcPr>
            <w:tcW w:w="3594" w:type="dxa"/>
          </w:tcPr>
          <w:p w14:paraId="758FDCAB" w14:textId="77777777" w:rsidR="00860AE5" w:rsidRPr="006733B2" w:rsidRDefault="00860AE5" w:rsidP="00860AE5">
            <w:r w:rsidRPr="00860AE5">
              <w:rPr>
                <w:lang w:val="en-CA"/>
              </w:rPr>
              <w:t>Fit alongside the endoscope</w:t>
            </w:r>
          </w:p>
        </w:tc>
        <w:tc>
          <w:tcPr>
            <w:tcW w:w="1901" w:type="dxa"/>
          </w:tcPr>
          <w:p w14:paraId="2B117AF1" w14:textId="77777777" w:rsidR="00860AE5" w:rsidRDefault="00860AE5" w:rsidP="00860AE5">
            <w:pPr>
              <w:rPr>
                <w:lang w:val="en-CA"/>
              </w:rPr>
            </w:pPr>
            <w:r>
              <w:rPr>
                <w:lang w:val="en-CA"/>
              </w:rPr>
              <w:t>PASS/FAIL</w:t>
            </w:r>
          </w:p>
        </w:tc>
        <w:tc>
          <w:tcPr>
            <w:tcW w:w="250" w:type="dxa"/>
          </w:tcPr>
          <w:p w14:paraId="58A63BE7" w14:textId="77777777" w:rsidR="00860AE5" w:rsidRDefault="00860AE5" w:rsidP="00860AE5">
            <w:pPr>
              <w:rPr>
                <w:lang w:val="en-CA"/>
              </w:rPr>
            </w:pPr>
          </w:p>
        </w:tc>
        <w:tc>
          <w:tcPr>
            <w:tcW w:w="1915" w:type="dxa"/>
          </w:tcPr>
          <w:p w14:paraId="7C54EA46" w14:textId="77777777" w:rsidR="00860AE5" w:rsidRDefault="00860AE5" w:rsidP="00860AE5">
            <w:pPr>
              <w:rPr>
                <w:lang w:val="en-CA"/>
              </w:rPr>
            </w:pPr>
          </w:p>
        </w:tc>
        <w:tc>
          <w:tcPr>
            <w:tcW w:w="1916" w:type="dxa"/>
          </w:tcPr>
          <w:p w14:paraId="60AC8C12" w14:textId="77777777" w:rsidR="00860AE5" w:rsidRDefault="00860AE5" w:rsidP="00860AE5">
            <w:pPr>
              <w:rPr>
                <w:lang w:val="en-CA"/>
              </w:rPr>
            </w:pPr>
          </w:p>
        </w:tc>
      </w:tr>
      <w:tr w:rsidR="00860AE5" w14:paraId="7104D549" w14:textId="77777777" w:rsidTr="00860AE5">
        <w:tc>
          <w:tcPr>
            <w:tcW w:w="3594" w:type="dxa"/>
          </w:tcPr>
          <w:p w14:paraId="7D08E6C9" w14:textId="77777777" w:rsidR="00860AE5" w:rsidRDefault="00860AE5" w:rsidP="00860AE5">
            <w:pPr>
              <w:rPr>
                <w:lang w:val="en-CA"/>
              </w:rPr>
            </w:pPr>
            <w:r>
              <w:rPr>
                <w:lang w:val="en-CA"/>
              </w:rPr>
              <w:t>Fit inside the ear canal</w:t>
            </w:r>
          </w:p>
        </w:tc>
        <w:tc>
          <w:tcPr>
            <w:tcW w:w="1901" w:type="dxa"/>
          </w:tcPr>
          <w:p w14:paraId="598AB550" w14:textId="77777777" w:rsidR="00860AE5" w:rsidRDefault="00860AE5" w:rsidP="00860AE5">
            <w:pPr>
              <w:rPr>
                <w:lang w:val="en-CA"/>
              </w:rPr>
            </w:pPr>
          </w:p>
        </w:tc>
        <w:tc>
          <w:tcPr>
            <w:tcW w:w="250" w:type="dxa"/>
          </w:tcPr>
          <w:p w14:paraId="395AA77D" w14:textId="77777777" w:rsidR="00860AE5" w:rsidRDefault="00860AE5" w:rsidP="00860AE5">
            <w:pPr>
              <w:rPr>
                <w:lang w:val="en-CA"/>
              </w:rPr>
            </w:pPr>
          </w:p>
        </w:tc>
        <w:tc>
          <w:tcPr>
            <w:tcW w:w="1915" w:type="dxa"/>
          </w:tcPr>
          <w:p w14:paraId="65D82FB0" w14:textId="77777777" w:rsidR="00860AE5" w:rsidRDefault="00860AE5" w:rsidP="00860AE5">
            <w:pPr>
              <w:rPr>
                <w:lang w:val="en-CA"/>
              </w:rPr>
            </w:pPr>
          </w:p>
        </w:tc>
        <w:tc>
          <w:tcPr>
            <w:tcW w:w="1916" w:type="dxa"/>
          </w:tcPr>
          <w:p w14:paraId="31AA6581" w14:textId="77777777" w:rsidR="00860AE5" w:rsidRDefault="00860AE5" w:rsidP="00860AE5">
            <w:pPr>
              <w:rPr>
                <w:lang w:val="en-CA"/>
              </w:rPr>
            </w:pPr>
          </w:p>
        </w:tc>
      </w:tr>
      <w:tr w:rsidR="00860AE5" w14:paraId="05EFA2BA" w14:textId="77777777" w:rsidTr="00860AE5">
        <w:tc>
          <w:tcPr>
            <w:tcW w:w="3594" w:type="dxa"/>
          </w:tcPr>
          <w:p w14:paraId="61774009" w14:textId="77777777" w:rsidR="00860AE5" w:rsidRPr="00860AE5" w:rsidRDefault="00860AE5" w:rsidP="00860AE5">
            <w:pPr>
              <w:rPr>
                <w:lang w:val="en-CA"/>
              </w:rPr>
            </w:pPr>
            <w:r>
              <w:rPr>
                <w:lang w:val="en-CA"/>
              </w:rPr>
              <w:t>Sterilizability</w:t>
            </w:r>
          </w:p>
        </w:tc>
        <w:tc>
          <w:tcPr>
            <w:tcW w:w="1901" w:type="dxa"/>
          </w:tcPr>
          <w:p w14:paraId="36E0967A" w14:textId="77777777" w:rsidR="00860AE5" w:rsidRDefault="00860AE5" w:rsidP="00860AE5">
            <w:pPr>
              <w:rPr>
                <w:lang w:val="en-CA"/>
              </w:rPr>
            </w:pPr>
          </w:p>
        </w:tc>
        <w:tc>
          <w:tcPr>
            <w:tcW w:w="250" w:type="dxa"/>
          </w:tcPr>
          <w:p w14:paraId="60F98DCD" w14:textId="77777777" w:rsidR="00860AE5" w:rsidRDefault="00860AE5" w:rsidP="00860AE5">
            <w:pPr>
              <w:rPr>
                <w:lang w:val="en-CA"/>
              </w:rPr>
            </w:pPr>
          </w:p>
        </w:tc>
        <w:tc>
          <w:tcPr>
            <w:tcW w:w="1915" w:type="dxa"/>
          </w:tcPr>
          <w:p w14:paraId="60C1D640" w14:textId="77777777" w:rsidR="00860AE5" w:rsidRDefault="00860AE5" w:rsidP="00860AE5">
            <w:pPr>
              <w:rPr>
                <w:lang w:val="en-CA"/>
              </w:rPr>
            </w:pPr>
          </w:p>
        </w:tc>
        <w:tc>
          <w:tcPr>
            <w:tcW w:w="1916" w:type="dxa"/>
          </w:tcPr>
          <w:p w14:paraId="07453ADB" w14:textId="77777777" w:rsidR="00860AE5" w:rsidRDefault="00860AE5" w:rsidP="00860AE5">
            <w:pPr>
              <w:rPr>
                <w:lang w:val="en-CA"/>
              </w:rPr>
            </w:pPr>
          </w:p>
        </w:tc>
      </w:tr>
    </w:tbl>
    <w:p w14:paraId="554271C4" w14:textId="77777777" w:rsidR="00860AE5" w:rsidRPr="00860AE5" w:rsidRDefault="00860AE5" w:rsidP="00860AE5">
      <w:pPr>
        <w:rPr>
          <w:lang w:val="en-CA"/>
        </w:rPr>
      </w:pPr>
    </w:p>
    <w:p w14:paraId="71134EE2" w14:textId="77777777" w:rsidR="00E42506" w:rsidRDefault="002C4FF8">
      <w:pPr>
        <w:rPr>
          <w:lang w:val="en-CA"/>
        </w:rPr>
      </w:pPr>
      <w:r w:rsidRPr="002C4FF8">
        <w:rPr>
          <w:noProof/>
        </w:rPr>
        <mc:AlternateContent>
          <mc:Choice Requires="wpg">
            <w:drawing>
              <wp:inline distT="0" distB="0" distL="0" distR="0" wp14:anchorId="1B6B8C99" wp14:editId="07FD775E">
                <wp:extent cx="5943600" cy="1238250"/>
                <wp:effectExtent l="0" t="0" r="0" b="6350"/>
                <wp:docPr id="15" name="Group 12"/>
                <wp:cNvGraphicFramePr/>
                <a:graphic xmlns:a="http://schemas.openxmlformats.org/drawingml/2006/main">
                  <a:graphicData uri="http://schemas.microsoft.com/office/word/2010/wordprocessingGroup">
                    <wpg:wgp>
                      <wpg:cNvGrpSpPr/>
                      <wpg:grpSpPr>
                        <a:xfrm>
                          <a:off x="0" y="0"/>
                          <a:ext cx="5943600" cy="1238250"/>
                          <a:chOff x="500064" y="1256656"/>
                          <a:chExt cx="8352928" cy="1740296"/>
                        </a:xfrm>
                      </wpg:grpSpPr>
                      <pic:pic xmlns:pic="http://schemas.openxmlformats.org/drawingml/2006/picture">
                        <pic:nvPicPr>
                          <pic:cNvPr id="25" name="Picture 25"/>
                          <pic:cNvPicPr>
                            <a:picLocks noChangeAspect="1"/>
                          </pic:cNvPicPr>
                        </pic:nvPicPr>
                        <pic:blipFill rotWithShape="1">
                          <a:blip r:embed="rId50" cstate="print">
                            <a:extLst>
                              <a:ext uri="{28A0092B-C50C-407E-A947-70E740481C1C}">
                                <a14:useLocalDpi xmlns:a14="http://schemas.microsoft.com/office/drawing/2010/main" val="0"/>
                              </a:ext>
                            </a:extLst>
                          </a:blip>
                          <a:srcRect l="5900" t="41600" r="2751" b="34251"/>
                          <a:stretch/>
                        </pic:blipFill>
                        <pic:spPr>
                          <a:xfrm>
                            <a:off x="500064" y="1340768"/>
                            <a:ext cx="8352928" cy="1656184"/>
                          </a:xfrm>
                          <a:prstGeom prst="rect">
                            <a:avLst/>
                          </a:prstGeom>
                        </pic:spPr>
                      </pic:pic>
                      <wps:wsp>
                        <wps:cNvPr id="26" name="Text Box 26"/>
                        <wps:cNvSpPr txBox="1"/>
                        <wps:spPr>
                          <a:xfrm>
                            <a:off x="5796137" y="1256656"/>
                            <a:ext cx="1838358" cy="520304"/>
                          </a:xfrm>
                          <a:prstGeom prst="rect">
                            <a:avLst/>
                          </a:prstGeom>
                          <a:noFill/>
                        </wps:spPr>
                        <wps:txbx>
                          <w:txbxContent>
                            <w:p w14:paraId="6FABCC0D"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wps:txbx>
                        <wps:bodyPr wrap="none" rtlCol="0">
                          <a:spAutoFit/>
                        </wps:bodyPr>
                      </wps:wsp>
                      <wps:wsp>
                        <wps:cNvPr id="27" name="Straight Arrow Connector 27"/>
                        <wps:cNvCnPr/>
                        <wps:spPr>
                          <a:xfrm flipH="1">
                            <a:off x="5652122" y="1571694"/>
                            <a:ext cx="288030" cy="2482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8"/>
                        <wps:cNvSpPr txBox="1"/>
                        <wps:spPr>
                          <a:xfrm>
                            <a:off x="1155695" y="1326501"/>
                            <a:ext cx="1913320" cy="520304"/>
                          </a:xfrm>
                          <a:prstGeom prst="rect">
                            <a:avLst/>
                          </a:prstGeom>
                          <a:noFill/>
                        </wps:spPr>
                        <wps:txbx>
                          <w:txbxContent>
                            <w:p w14:paraId="43A3963B"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wps:txbx>
                        <wps:bodyPr wrap="none" rtlCol="0">
                          <a:spAutoFit/>
                        </wps:bodyPr>
                      </wps:wsp>
                      <wps:wsp>
                        <wps:cNvPr id="30" name="Straight Arrow Connector 30"/>
                        <wps:cNvCnPr/>
                        <wps:spPr>
                          <a:xfrm flipH="1">
                            <a:off x="979750" y="1695833"/>
                            <a:ext cx="351890" cy="4142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B6B8C99" id="Group_x0020_12" o:spid="_x0000_s1026" style="width:468pt;height:97.5pt;mso-position-horizontal-relative:char;mso-position-vertical-relative:line" coordorigin="500064,1256656" coordsize="8352928,174029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8AAEQgElAY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25" o:spid="_x0000_s1027" type="#_x0000_t75" style="position:absolute;left:500064;top:1340768;width:8352928;height:165618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5Y&#10;4SzFAAAA2wAAAA8AAABkcnMvZG93bnJldi54bWxEj81qwzAQhO+BvoPYQm+J3EATx40cmtCC6SXk&#10;75DbYm0tY2tlLDV2374qFHIcZuYbZr0ZbStu1PvasYLnWQKCuHS65krB+fQxTUH4gKyxdUwKfsjD&#10;Jn+YrDHTbuAD3Y6hEhHCPkMFJoQuk9KXhiz6meuIo/fleoshyr6Suschwm0r50mykBZrjgsGO9oZ&#10;Kpvjt1Ww6IbiM10m6YX3h+u7a8yq2Bqlnh7Ht1cQgcZwD/+3C61g/gJ/X+IPkPk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uWOEsxQAAANsAAAAPAAAAAAAAAAAAAAAAAJwC&#10;AABkcnMvZG93bnJldi54bWxQSwUGAAAAAAQABAD3AAAAjgMAAAAA&#10;">
                  <v:imagedata r:id="rId51" o:title="" croptop="27263f" cropbottom="22447f" cropleft="3867f" cropright="1803f"/>
                  <v:path arrowok="t"/>
                </v:shape>
                <v:shapetype id="_x0000_t202" coordsize="21600,21600" o:spt="202" path="m0,0l0,21600,21600,21600,21600,0xe">
                  <v:stroke joinstyle="miter"/>
                  <v:path gradientshapeok="t" o:connecttype="rect"/>
                </v:shapetype>
                <v:shape id="Text_x0020_Box_x0020_26" o:spid="_x0000_s1028" type="#_x0000_t202" style="position:absolute;left:5796137;top:1256656;width:1838358;height:52030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2JwgAA&#10;ANsAAAAPAAAAZHJzL2Rvd25yZXYueG1sRI/dasJAFITvhb7Dcgq9042hFY2uUqwF7/x9gEP2mI3J&#10;ng3ZVVOfvisIXg4z8w0zW3S2FldqfelYwXCQgCDOnS65UHA8/PbHIHxA1lg7JgV/5GExf+vNMNPu&#10;xju67kMhIoR9hgpMCE0mpc8NWfQD1xBH7+RaiyHKtpC6xVuE21qmSTKSFkuOCwYbWhrKq/3FKhgn&#10;dlNVk3Tr7ed9+GWWP27VnJX6eO++pyACdeEVfrbXWkE6gs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DYnCAAAA2wAAAA8AAAAAAAAAAAAAAAAAlwIAAGRycy9kb3du&#10;cmV2LnhtbFBLBQYAAAAABAAEAPUAAACGAwAAAAA=&#10;" filled="f" stroked="f">
                  <v:textbox style="mso-fit-shape-to-text:t">
                    <w:txbxContent>
                      <w:p w14:paraId="6FABCC0D"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shapetype id="_x0000_t32" coordsize="21600,21600" o:spt="32" o:oned="t" path="m0,0l21600,21600e" filled="f">
                  <v:path arrowok="t" fillok="f" o:connecttype="none"/>
                  <o:lock v:ext="edit" shapetype="t"/>
                </v:shapetype>
                <v:shape id="Straight_x0020_Arrow_x0020_Connector_x0020_27" o:spid="_x0000_s1029" type="#_x0000_t32" style="position:absolute;left:5652122;top:1571694;width:288030;height:24827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1WNsMAAADbAAAADwAAAGRycy9kb3ducmV2LnhtbESP0YrCMBRE3wX/IVzBF1mT9UGXrlFE&#10;3EURBet+wKW5tsXmpjZZrX9vBMHHYWbOMNN5aytxpcaXjjV8DhUI4syZknMNf8efjy8QPiAbrByT&#10;hjt5mM+6nSkmxt34QNc05CJC2CeooQihTqT0WUEW/dDVxNE7ucZiiLLJpWnwFuG2kiOlxtJiyXGh&#10;wJqWBWXn9N9qsKvf9aQd3HcDW12OZuvVZh+U1v1eu/gGEagN7/CrvTYaRhN4fok/QM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NVjbDAAAA2wAAAA8AAAAAAAAAAAAA&#10;AAAAoQIAAGRycy9kb3ducmV2LnhtbFBLBQYAAAAABAAEAPkAAACRAwAAAAA=&#10;" strokecolor="black [3213]" strokeweight=".5pt">
                  <v:stroke endarrow="block" joinstyle="miter"/>
                </v:shape>
                <v:shape id="Text_x0020_Box_x0020_28" o:spid="_x0000_s1030" type="#_x0000_t202" style="position:absolute;left:1155695;top:1326501;width:1913320;height:52030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14:paraId="43A3963B"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v:shape id="Straight_x0020_Arrow_x0020_Connector_x0020_30" o:spid="_x0000_s1031" type="#_x0000_t32" style="position:absolute;left:979750;top:1695833;width:351890;height:41420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w10:anchorlock/>
              </v:group>
            </w:pict>
          </mc:Fallback>
        </mc:AlternateContent>
      </w:r>
    </w:p>
    <w:p w14:paraId="0CC61669" w14:textId="77777777" w:rsidR="002C4FF8" w:rsidRDefault="002C4FF8">
      <w:pPr>
        <w:rPr>
          <w:lang w:val="en-CA"/>
        </w:rPr>
      </w:pPr>
      <w:r w:rsidRPr="002C4FF8">
        <w:rPr>
          <w:noProof/>
        </w:rPr>
        <w:lastRenderedPageBreak/>
        <mc:AlternateContent>
          <mc:Choice Requires="wpg">
            <w:drawing>
              <wp:inline distT="0" distB="0" distL="0" distR="0" wp14:anchorId="21D903F4" wp14:editId="1D7960F7">
                <wp:extent cx="5281001" cy="2814637"/>
                <wp:effectExtent l="0" t="0" r="0" b="0"/>
                <wp:docPr id="16" name="Group 26"/>
                <wp:cNvGraphicFramePr/>
                <a:graphic xmlns:a="http://schemas.openxmlformats.org/drawingml/2006/main">
                  <a:graphicData uri="http://schemas.microsoft.com/office/word/2010/wordprocessingGroup">
                    <wpg:wgp>
                      <wpg:cNvGrpSpPr/>
                      <wpg:grpSpPr>
                        <a:xfrm>
                          <a:off x="0" y="0"/>
                          <a:ext cx="5281001" cy="2814637"/>
                          <a:chOff x="1972432" y="3676180"/>
                          <a:chExt cx="7399058" cy="3742731"/>
                        </a:xfrm>
                      </wpg:grpSpPr>
                      <wpg:grpSp>
                        <wpg:cNvPr id="33" name="Group 33"/>
                        <wpg:cNvGrpSpPr/>
                        <wpg:grpSpPr>
                          <a:xfrm>
                            <a:off x="1972432" y="3676180"/>
                            <a:ext cx="7399058" cy="3742731"/>
                            <a:chOff x="1972432" y="3676180"/>
                            <a:chExt cx="7399058" cy="3742731"/>
                          </a:xfrm>
                        </wpg:grpSpPr>
                        <pic:pic xmlns:pic="http://schemas.openxmlformats.org/drawingml/2006/picture">
                          <pic:nvPicPr>
                            <pic:cNvPr id="36" name="Picture 36"/>
                            <pic:cNvPicPr>
                              <a:picLocks noChangeAspect="1"/>
                            </pic:cNvPicPr>
                          </pic:nvPicPr>
                          <pic:blipFill>
                            <a:blip r:embed="rId52"/>
                            <a:stretch>
                              <a:fillRect/>
                            </a:stretch>
                          </pic:blipFill>
                          <pic:spPr>
                            <a:xfrm rot="21072690">
                              <a:off x="1972432" y="3676180"/>
                              <a:ext cx="5665791" cy="3742731"/>
                            </a:xfrm>
                            <a:prstGeom prst="rect">
                              <a:avLst/>
                            </a:prstGeom>
                          </pic:spPr>
                        </pic:pic>
                        <wps:wsp>
                          <wps:cNvPr id="37" name="Straight Arrow Connector 37"/>
                          <wps:cNvCnPr>
                            <a:stCxn id="38" idx="1"/>
                          </wps:cNvCnPr>
                          <wps:spPr>
                            <a:xfrm flipH="1">
                              <a:off x="7407048" y="6061938"/>
                              <a:ext cx="477320" cy="180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7883945" y="5877025"/>
                              <a:ext cx="1487545" cy="492276"/>
                            </a:xfrm>
                            <a:prstGeom prst="rect">
                              <a:avLst/>
                            </a:prstGeom>
                            <a:noFill/>
                          </wps:spPr>
                          <wps:txbx>
                            <w:txbxContent>
                              <w:p w14:paraId="72CC566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Luer Lock</w:t>
                                </w:r>
                              </w:p>
                            </w:txbxContent>
                          </wps:txbx>
                          <wps:bodyPr wrap="none" rtlCol="0">
                            <a:spAutoFit/>
                          </wps:bodyPr>
                        </wps:wsp>
                        <wps:wsp>
                          <wps:cNvPr id="39" name="Straight Arrow Connector 39"/>
                          <wps:cNvCnPr>
                            <a:stCxn id="40" idx="1"/>
                          </wps:cNvCnPr>
                          <wps:spPr>
                            <a:xfrm flipH="1">
                              <a:off x="4922438" y="4951101"/>
                              <a:ext cx="478800" cy="180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Text Box 40"/>
                          <wps:cNvSpPr txBox="1"/>
                          <wps:spPr>
                            <a:xfrm>
                              <a:off x="5377251" y="4766313"/>
                              <a:ext cx="1832741" cy="492276"/>
                            </a:xfrm>
                            <a:prstGeom prst="rect">
                              <a:avLst/>
                            </a:prstGeom>
                            <a:noFill/>
                          </wps:spPr>
                          <wps:txbx>
                            <w:txbxContent>
                              <w:p w14:paraId="0F2B834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wps:txbx>
                          <wps:bodyPr wrap="none" rtlCol="0">
                            <a:spAutoFit/>
                          </wps:bodyPr>
                        </wps:wsp>
                      </wpg:grpSp>
                      <wps:wsp>
                        <wps:cNvPr id="34" name="Straight Arrow Connector 34"/>
                        <wps:cNvCnPr>
                          <a:stCxn id="35" idx="1"/>
                        </wps:cNvCnPr>
                        <wps:spPr>
                          <a:xfrm flipH="1">
                            <a:off x="2661700" y="4261738"/>
                            <a:ext cx="478800" cy="180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Text Box 35"/>
                        <wps:cNvSpPr txBox="1"/>
                        <wps:spPr>
                          <a:xfrm>
                            <a:off x="3157045" y="4077027"/>
                            <a:ext cx="1907474" cy="492276"/>
                          </a:xfrm>
                          <a:prstGeom prst="rect">
                            <a:avLst/>
                          </a:prstGeom>
                          <a:noFill/>
                        </wps:spPr>
                        <wps:txbx>
                          <w:txbxContent>
                            <w:p w14:paraId="00955FA4"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wps:txbx>
                        <wps:bodyPr wrap="none" rtlCol="0">
                          <a:spAutoFit/>
                        </wps:bodyPr>
                      </wps:wsp>
                    </wpg:wgp>
                  </a:graphicData>
                </a:graphic>
              </wp:inline>
            </w:drawing>
          </mc:Choice>
          <mc:Fallback>
            <w:pict>
              <v:group w14:anchorId="21D903F4" id="Group_x0020_26" o:spid="_x0000_s1032" style="width:415.85pt;height:221.6pt;mso-position-horizontal-relative:char;mso-position-vertical-relative:line" coordorigin="1972432,3676180" coordsize="7399058,374273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">
                <v:group id="Group_x0020_33" o:spid="_x0000_s1033" style="position:absolute;left:1972432;top:3676180;width:7399058;height:3742731" coordorigin="1972432,3676180" coordsize="7399058,37427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 id="Picture_x0020_36" o:spid="_x0000_s1034" type="#_x0000_t75" style="position:absolute;left:1972432;top:3676180;width:5665791;height:3742731;rotation:-575963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Cl&#10;ZzLEAAAA2wAAAA8AAABkcnMvZG93bnJldi54bWxEj0FrAjEUhO9C/0N4hV7EzbYF0dUoVij01Oq2&#10;F2+PzXOzmLysm7hu/31TEDwOM/MNs1wPzoqeutB4VvCc5SCIK68brhX8fL9PZiBCRNZoPZOCXwqw&#10;Xj2Mllhof+U99WWsRYJwKFCBibEtpAyVIYch8y1x8o6+cxiT7GqpO7wmuLPyJc+n0mHDacFgS1tD&#10;1am8OAU8G4evN55Xn01/Lu3uYHJbG6WeHofNAkSkId7Dt/aHVvA6hf8v6QfI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ClZzLEAAAA2wAAAA8AAAAAAAAAAAAAAAAAnAIA&#10;AGRycy9kb3ducmV2LnhtbFBLBQYAAAAABAAEAPcAAACNAwAAAAA=&#10;">
                    <v:imagedata r:id="rId53" o:title=""/>
                    <v:path arrowok="t"/>
                  </v:shape>
                  <v:shape id="Straight_x0020_Arrow_x0020_Connector_x0020_37" o:spid="_x0000_s1035" type="#_x0000_t32" style="position:absolute;left:7407048;top:6061938;width:477320;height:1800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ztMMAAADbAAAADwAAAGRycy9kb3ducmV2LnhtbESP3YrCMBSE74V9h3AWvNN0FfypRtGi&#10;4M1e+PMAh+bY1m1OSpPG7ttvhAUvh5n5hllve1OLQK2rLCv4GicgiHOrKy4U3K7H0QKE88gaa8uk&#10;4JccbDcfgzWm2j75TOHiCxEh7FJUUHrfpFK6vCSDbmwb4ujdbWvQR9kWUrf4jHBTy0mSzKTBiuNC&#10;iQ1lJeU/l84o2J8W349dyDoMoVtmx6WcH6ZSqeFnv1uB8NT7d/i/fdIKpnN4fYk/QG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ftM7TDAAAA2wAAAA8AAAAAAAAAAAAA&#10;AAAAoQIAAGRycy9kb3ducmV2LnhtbFBLBQYAAAAABAAEAPkAAACRAwAAAAA=&#10;" strokecolor="black [3213]" strokeweight="2.25pt">
                    <v:stroke endarrow="block" joinstyle="miter"/>
                  </v:shape>
                  <v:shape id="Text_x0020_Box_x0020_38" o:spid="_x0000_s1036" type="#_x0000_t202" style="position:absolute;left:7883945;top:5877025;width:1487545;height:492276;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g6q9wQAA&#10;ANsAAAAPAAAAZHJzL2Rvd25yZXYueG1sRE9LbsIwEN1X4g7WIHVXHD5FacAgBK3UXSHtAUbxNA6J&#10;x5FtIOX09aJSl0/vv94OthNX8qFxrGA6yUAQV043XCv4+nx7ykGEiKyxc0wKfijAdjN6WGOh3Y1P&#10;dC1jLVIIhwIVmBj7QspQGbIYJq4nTty38xZjgr6W2uMthdtOzrJsKS02nBoM9rQ3VLXlxSrIM/vR&#10;ti+zY7CL+/TZ7A/utT8r9TgedisQkYb4L/5zv2sF8zQ2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OqvcEAAADbAAAADwAAAAAAAAAAAAAAAACXAgAAZHJzL2Rvd25y&#10;ZXYueG1sUEsFBgAAAAAEAAQA9QAAAIUDAAAAAA==&#10;" filled="f" stroked="f">
                    <v:textbox style="mso-fit-shape-to-text:t">
                      <w:txbxContent>
                        <w:p w14:paraId="72CC566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Luer Lock</w:t>
                          </w:r>
                        </w:p>
                      </w:txbxContent>
                    </v:textbox>
                  </v:shape>
                  <v:shape id="Straight_x0020_Arrow_x0020_Connector_x0020_39" o:spid="_x0000_s1037" type="#_x0000_t32" style="position:absolute;left:4922438;top:4951101;width:478800;height:1800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4CXcMAAADbAAAADwAAAGRycy9kb3ducmV2LnhtbESPQWvCQBSE7wX/w/IEb3WjQmuiq2hQ&#10;8NJDbX/AI/tMotm3IbtZ47/vCkKPw8x8w6y3g2lEoM7VlhXMpgkI4sLqmksFvz/H9yUI55E1NpZJ&#10;wYMcbDejtzVm2t75m8LZlyJC2GWooPK+zaR0RUUG3dS2xNG72M6gj7Irpe7wHuGmkfMk+ZAGa44L&#10;FbaUV1Tczr1RsD8tv667kPcYQp/mx1R+HhZSqcl42K1AeBr8f/jVPmkFixSeX+IPkJ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k+Al3DAAAA2wAAAA8AAAAAAAAAAAAA&#10;AAAAoQIAAGRycy9kb3ducmV2LnhtbFBLBQYAAAAABAAEAPkAAACRAwAAAAA=&#10;" strokecolor="black [3213]" strokeweight="2.25pt">
                    <v:stroke endarrow="block" joinstyle="miter"/>
                  </v:shape>
                  <v:shape id="Text_x0020_Box_x0020_40" o:spid="_x0000_s1038" type="#_x0000_t202" style="position:absolute;left:5377251;top:4766313;width:1832741;height:492276;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89XGvwAA&#10;ANsAAAAPAAAAZHJzL2Rvd25yZXYueG1sRE/LisIwFN0P+A/hCu7GVNFBq1HEB7hzfHzApbk2tc1N&#10;aaJ25uvNQnB5OO/5srWVeFDjC8cKBv0EBHHmdMG5gst59z0B4QOyxsoxKfgjD8tF52uOqXZPPtLj&#10;FHIRQ9inqMCEUKdS+syQRd93NXHkrq6xGCJscqkbfMZwW8lhkvxIiwXHBoM1rQ1l5eluFUwSeyjL&#10;6fDX29H/YGzWG7etb0r1uu1qBiJQGz7it3uvFYzi+vgl/gC5e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Lz1ca/AAAA2wAAAA8AAAAAAAAAAAAAAAAAlwIAAGRycy9kb3ducmV2&#10;LnhtbFBLBQYAAAAABAAEAPUAAACDAwAAAAA=&#10;" filled="f" stroked="f">
                    <v:textbox style="mso-fit-shape-to-text:t">
                      <w:txbxContent>
                        <w:p w14:paraId="0F2B834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group>
                <v:shape id="Straight_x0020_Arrow_x0020_Connector_x0020_34" o:spid="_x0000_s1039" type="#_x0000_t32" style="position:absolute;left:2661700;top:4261738;width:478800;height:1800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z+tw8QAAADbAAAADwAAAGRycy9kb3ducmV2LnhtbESPzW7CMBCE70h9B2sr9QZOoeInYBBE&#10;ReLCgdAHWMXbJDReR7Fj0revKyFxHM3MN5rNbjCNCNS52rKC90kCgriwuuZSwdf1OF6CcB5ZY2OZ&#10;FPySg932ZbTBVNs7XyjkvhQRwi5FBZX3bSqlKyoy6Ca2JY7et+0M+ii7UuoO7xFuGjlNkrk0WHNc&#10;qLClrKLiJ++NgsNpeb7tQ9ZjCP0qO67k4nMmlXp7HfZrEJ4G/ww/2ietYPYB/1/iD5Db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P63DxAAAANsAAAAPAAAAAAAAAAAA&#10;AAAAAKECAABkcnMvZG93bnJldi54bWxQSwUGAAAAAAQABAD5AAAAkgMAAAAA&#10;" strokecolor="black [3213]" strokeweight="2.25pt">
                  <v:stroke endarrow="block" joinstyle="miter"/>
                </v:shape>
                <v:shape id="Text_x0020_Box_x0020_35" o:spid="_x0000_s1040" type="#_x0000_t202" style="position:absolute;left:3157045;top:4077027;width:1907474;height:492276;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gUjxAAA&#10;ANsAAAAPAAAAZHJzL2Rvd25yZXYueG1sRI/BbsIwEETvSPyDtUi9FSdQKkhjEIIi9Qal/YBVvMRp&#10;4nUUGwj9+hqpEsfRzLzR5KveNuJCna8cK0jHCQjiwumKSwXfX7vnOQgfkDU2jknBjTyslsNBjpl2&#10;V/6kyzGUIkLYZ6jAhNBmUvrCkEU/di1x9E6usxii7EqpO7xGuG3kJElepcWK44LBljaGivp4tgrm&#10;id3X9WJy8PblN52Zzda9tz9KPY369RuIQH14hP/bH1rBdAb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oIFI8QAAADbAAAADwAAAAAAAAAAAAAAAACXAgAAZHJzL2Rv&#10;d25yZXYueG1sUEsFBgAAAAAEAAQA9QAAAIgDAAAAAA==&#10;" filled="f" stroked="f">
                  <v:textbox style="mso-fit-shape-to-text:t">
                    <w:txbxContent>
                      <w:p w14:paraId="00955FA4"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w10:anchorlock/>
              </v:group>
            </w:pict>
          </mc:Fallback>
        </mc:AlternateContent>
      </w:r>
    </w:p>
    <w:p w14:paraId="2656799C" w14:textId="77777777" w:rsidR="002C4FF8" w:rsidRDefault="002C4FF8">
      <w:pPr>
        <w:rPr>
          <w:lang w:val="en-CA"/>
        </w:rPr>
      </w:pPr>
      <w:r>
        <w:rPr>
          <w:lang w:val="en-CA"/>
        </w:rPr>
        <w:t xml:space="preserve">Figure XXX. shows the version 1 prototype of the controllable flexible instrument. </w:t>
      </w:r>
    </w:p>
    <w:p w14:paraId="5E8429BD" w14:textId="77777777" w:rsidR="002C4FF8" w:rsidRDefault="002C4FF8">
      <w:pPr>
        <w:rPr>
          <w:lang w:val="en-CA"/>
        </w:rPr>
      </w:pPr>
    </w:p>
    <w:p w14:paraId="0F423039" w14:textId="77777777" w:rsidR="002C4FF8" w:rsidRDefault="002C4FF8">
      <w:pPr>
        <w:rPr>
          <w:lang w:val="en-CA"/>
        </w:rPr>
      </w:pPr>
    </w:p>
    <w:p w14:paraId="7940B825" w14:textId="77777777" w:rsidR="002C4FF8" w:rsidRDefault="002C4FF8">
      <w:pPr>
        <w:rPr>
          <w:lang w:val="en-CA"/>
        </w:rPr>
      </w:pPr>
    </w:p>
    <w:p w14:paraId="42E5618C" w14:textId="77777777" w:rsidR="002C4FF8" w:rsidRDefault="002C4FF8">
      <w:pPr>
        <w:rPr>
          <w:lang w:val="en-CA"/>
        </w:rPr>
      </w:pPr>
      <w:r>
        <w:rPr>
          <w:lang w:val="en-CA"/>
        </w:rPr>
        <w:t xml:space="preserve">Reaching sinus tympani: </w:t>
      </w:r>
    </w:p>
    <w:p w14:paraId="74DC064E" w14:textId="77777777" w:rsidR="007C1A33" w:rsidRDefault="007C1A33">
      <w:pPr>
        <w:rPr>
          <w:lang w:val="en-CA"/>
        </w:rPr>
      </w:pPr>
    </w:p>
    <w:p w14:paraId="37EAE55C" w14:textId="77777777" w:rsidR="007C1A33" w:rsidRDefault="007C1A33">
      <w:pPr>
        <w:rPr>
          <w:lang w:val="en-CA"/>
        </w:rPr>
      </w:pPr>
      <w:r w:rsidRPr="007C1A33">
        <w:rPr>
          <w:noProof/>
        </w:rPr>
        <mc:AlternateContent>
          <mc:Choice Requires="wpg">
            <w:drawing>
              <wp:inline distT="0" distB="0" distL="0" distR="0" wp14:anchorId="5489957B" wp14:editId="3D3880E7">
                <wp:extent cx="5943600" cy="3346493"/>
                <wp:effectExtent l="0" t="0" r="0" b="6350"/>
                <wp:docPr id="17" name="Group 8"/>
                <wp:cNvGraphicFramePr/>
                <a:graphic xmlns:a="http://schemas.openxmlformats.org/drawingml/2006/main">
                  <a:graphicData uri="http://schemas.microsoft.com/office/word/2010/wordprocessingGroup">
                    <wpg:wgp>
                      <wpg:cNvGrpSpPr/>
                      <wpg:grpSpPr>
                        <a:xfrm>
                          <a:off x="0" y="0"/>
                          <a:ext cx="5943600" cy="3346493"/>
                          <a:chOff x="1979712" y="1772816"/>
                          <a:chExt cx="5943600" cy="3346493"/>
                        </a:xfrm>
                      </wpg:grpSpPr>
                      <pic:pic xmlns:pic="http://schemas.openxmlformats.org/drawingml/2006/picture">
                        <pic:nvPicPr>
                          <pic:cNvPr id="41" name="Picture 41"/>
                          <pic:cNvPicPr/>
                        </pic:nvPicPr>
                        <pic:blipFill>
                          <a:blip r:embed="rId54"/>
                          <a:srcRect/>
                          <a:stretch>
                            <a:fillRect/>
                          </a:stretch>
                        </pic:blipFill>
                        <pic:spPr bwMode="auto">
                          <a:xfrm>
                            <a:off x="1979712" y="1772816"/>
                            <a:ext cx="5943600" cy="3346493"/>
                          </a:xfrm>
                          <a:prstGeom prst="rect">
                            <a:avLst/>
                          </a:prstGeom>
                          <a:noFill/>
                          <a:ln w="9525">
                            <a:noFill/>
                            <a:miter lim="800000"/>
                            <a:headEnd/>
                            <a:tailEnd/>
                          </a:ln>
                        </pic:spPr>
                      </pic:pic>
                      <wps:wsp>
                        <wps:cNvPr id="42" name="Text Box 42"/>
                        <wps:cNvSpPr txBox="1"/>
                        <wps:spPr>
                          <a:xfrm>
                            <a:off x="4427984" y="3284965"/>
                            <a:ext cx="1050290" cy="308610"/>
                          </a:xfrm>
                          <a:prstGeom prst="rect">
                            <a:avLst/>
                          </a:prstGeom>
                          <a:noFill/>
                        </wps:spPr>
                        <wps:txbx>
                          <w:txbxContent>
                            <w:p w14:paraId="43EF18D3"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8"/>
                                  <w:szCs w:val="28"/>
                                  <w:lang w:val="en-CA"/>
                                </w:rPr>
                                <w:t>Promontory</w:t>
                              </w:r>
                            </w:p>
                          </w:txbxContent>
                        </wps:txbx>
                        <wps:bodyPr wrap="none" rtlCol="0">
                          <a:spAutoFit/>
                        </wps:bodyPr>
                      </wps:wsp>
                      <wps:wsp>
                        <wps:cNvPr id="43" name="Text Box 43"/>
                        <wps:cNvSpPr txBox="1"/>
                        <wps:spPr>
                          <a:xfrm>
                            <a:off x="4355976" y="4581092"/>
                            <a:ext cx="1001395" cy="262255"/>
                          </a:xfrm>
                          <a:prstGeom prst="rect">
                            <a:avLst/>
                          </a:prstGeom>
                          <a:noFill/>
                        </wps:spPr>
                        <wps:txbx>
                          <w:txbxContent>
                            <w:p w14:paraId="7EEE7E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2"/>
                                  <w:szCs w:val="22"/>
                                  <w:lang w:val="en-CA"/>
                                </w:rPr>
                                <w:t>Sinus Tympani</w:t>
                              </w:r>
                            </w:p>
                          </w:txbxContent>
                        </wps:txbx>
                        <wps:bodyPr wrap="none" rtlCol="0">
                          <a:spAutoFit/>
                        </wps:bodyPr>
                      </wps:wsp>
                      <wps:wsp>
                        <wps:cNvPr id="44" name="Straight Arrow Connector 44"/>
                        <wps:cNvCnPr/>
                        <wps:spPr>
                          <a:xfrm>
                            <a:off x="5148064" y="4797152"/>
                            <a:ext cx="216024" cy="7200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489957B" id="Group_x0020_8" o:spid="_x0000_s1041" style="width:468pt;height:263.5pt;mso-position-horizontal-relative:char;mso-position-vertical-relative:line" coordorigin="1979712,1772816" coordsize="5943600,334649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">
                <v:shape id="Picture_x0020_41" o:spid="_x0000_s1042" type="#_x0000_t75" style="position:absolute;left:1979712;top:1772816;width:5943600;height:33464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u&#10;yd3DAAAA2wAAAA8AAABkcnMvZG93bnJldi54bWxEj9GKwjAURN+F/YdwF3zT1KXKUo0iirrii7p+&#10;wLW5tsXmpjTZtvv3RhB8HGbmDDNbdKYUDdWusKxgNIxAEKdWF5wpuPxuBt8gnEfWWFomBf/kYDH/&#10;6M0w0bblEzVnn4kAYZeggtz7KpHSpTkZdENbEQfvZmuDPsg6k7rGNsBNKb+iaCINFhwWcqxolVN6&#10;P/8ZBYfmSOvbeBtX++0VN017SeNdpFT/s1tOQXjq/Dv8av9oBfEInl/C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u7J3cMAAADbAAAADwAAAAAAAAAAAAAAAACcAgAA&#10;ZHJzL2Rvd25yZXYueG1sUEsFBgAAAAAEAAQA9wAAAIwDAAAAAA==&#10;">
                  <v:imagedata r:id="rId55" o:title=""/>
                </v:shape>
                <v:shape id="Text_x0020_Box_x0020_42" o:spid="_x0000_s1043" type="#_x0000_t202" style="position:absolute;left:4427984;top:3284965;width:1050290;height:3086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14:paraId="43EF18D3"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8"/>
                            <w:szCs w:val="28"/>
                            <w:lang w:val="en-CA"/>
                          </w:rPr>
                          <w:t>Promontory</w:t>
                        </w:r>
                      </w:p>
                    </w:txbxContent>
                  </v:textbox>
                </v:shape>
                <v:shape id="Text_x0020_Box_x0020_43" o:spid="_x0000_s1044" type="#_x0000_t202" style="position:absolute;left:4355976;top:4581092;width:1001395;height:26225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IUuxxAAA&#10;ANsAAAAPAAAAZHJzL2Rvd25yZXYueG1sRI/NbsIwEITvSH0Hayv1Bk74qSCNQRW0Um/QtA+wipc4&#10;TbyOYhdSnh5XQuI4mplvNPlmsK04Ue9rxwrSSQKCuHS65krB99f7eAnCB2SNrWNS8EceNuuHUY6Z&#10;dmf+pFMRKhEh7DNUYELoMil9aciin7iOOHpH11sMUfaV1D2eI9y2cpokz9JizXHBYEdbQ2VT/FoF&#10;y8Tum2Y1PXg7v6QLs925t+5HqafH4fUFRKAh3MO39odWMJ/B/5f4A+T6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iFLscQAAADbAAAADwAAAAAAAAAAAAAAAACXAgAAZHJzL2Rv&#10;d25yZXYueG1sUEsFBgAAAAAEAAQA9QAAAIgDAAAAAA==&#10;" filled="f" stroked="f">
                  <v:textbox style="mso-fit-shape-to-text:t">
                    <w:txbxContent>
                      <w:p w14:paraId="7EEE7E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2"/>
                            <w:szCs w:val="22"/>
                            <w:lang w:val="en-CA"/>
                          </w:rPr>
                          <w:t>Sinus Tympani</w:t>
                        </w:r>
                      </w:p>
                    </w:txbxContent>
                  </v:textbox>
                </v:shape>
                <v:shape id="Straight_x0020_Arrow_x0020_Connector_x0020_44" o:spid="_x0000_s1045" type="#_x0000_t32" style="position:absolute;left:5148064;top:4797152;width:216024;height:7200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YurrsYAAADbAAAADwAAAGRycy9kb3ducmV2LnhtbESPQWsCMRSE74L/ITzBS9FsxZayGsWW&#10;FkWQ0rWHentunrurm5clSXX996ZQ8DjMzDfMdN6aWpzJ+cqygsdhAoI4t7riQsH39mPwAsIHZI21&#10;ZVJwJQ/zWbczxVTbC3/ROQuFiBD2KSooQ2hSKX1ekkE/tA1x9A7WGQxRukJqh5cIN7UcJcmzNFhx&#10;XCixobeS8lP2axQ8vPqf62l5fNrv3jf+0615tZGsVL/XLiYgArXhHv5vr7SC8Rj+vsQfIGc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WLq67GAAAA2wAAAA8AAAAAAAAA&#10;AAAAAAAAoQIAAGRycy9kb3ducmV2LnhtbFBLBQYAAAAABAAEAPkAAACUAwAAAAA=&#10;" strokecolor="black [3213]" strokeweight=".5pt">
                  <v:stroke endarrow="open" joinstyle="miter"/>
                </v:shape>
                <w10:anchorlock/>
              </v:group>
            </w:pict>
          </mc:Fallback>
        </mc:AlternateContent>
      </w:r>
    </w:p>
    <w:p w14:paraId="496DBA30" w14:textId="77777777" w:rsidR="002C4FF8" w:rsidRDefault="002C4FF8">
      <w:pPr>
        <w:rPr>
          <w:lang w:val="en-CA"/>
        </w:rPr>
      </w:pPr>
    </w:p>
    <w:p w14:paraId="118C8D05" w14:textId="77777777" w:rsidR="007C1A33" w:rsidRDefault="007C1A33">
      <w:pPr>
        <w:rPr>
          <w:lang w:val="en-CA"/>
        </w:rPr>
      </w:pPr>
      <w:r>
        <w:rPr>
          <w:lang w:val="en-CA"/>
        </w:rPr>
        <w:t xml:space="preserve">Dissecting the tegmen: </w:t>
      </w:r>
    </w:p>
    <w:p w14:paraId="580ABA87" w14:textId="77777777" w:rsidR="007C1A33" w:rsidRDefault="007C1A33">
      <w:pPr>
        <w:rPr>
          <w:lang w:val="en-CA"/>
        </w:rPr>
      </w:pPr>
      <w:r w:rsidRPr="007C1A33">
        <w:rPr>
          <w:noProof/>
        </w:rPr>
        <w:lastRenderedPageBreak/>
        <w:drawing>
          <wp:inline distT="0" distB="0" distL="0" distR="0" wp14:anchorId="3BB5E301" wp14:editId="4BD262F9">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6"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14:paraId="2EA2B259" w14:textId="77777777" w:rsidR="007C1A33" w:rsidRDefault="007C1A33">
      <w:pPr>
        <w:rPr>
          <w:lang w:val="en-CA"/>
        </w:rPr>
      </w:pPr>
    </w:p>
    <w:p w14:paraId="32A0C9FD" w14:textId="77777777" w:rsidR="0043574D" w:rsidRDefault="0043574D">
      <w:pPr>
        <w:rPr>
          <w:lang w:val="en-CA"/>
        </w:rPr>
      </w:pPr>
      <w:r>
        <w:rPr>
          <w:lang w:val="en-CA"/>
        </w:rPr>
        <w:t xml:space="preserve">Manufacturing Prototype 1: </w:t>
      </w:r>
    </w:p>
    <w:p w14:paraId="5D71B797" w14:textId="77777777" w:rsidR="0043574D" w:rsidRDefault="0043574D">
      <w:pPr>
        <w:rPr>
          <w:lang w:val="en-CA"/>
        </w:rPr>
      </w:pPr>
      <w:r>
        <w:rPr>
          <w:lang w:val="en-CA"/>
        </w:rPr>
        <w:t xml:space="preserve">The wrist was manufactured using a CNC MicroMilling Machine &lt;machine spec/description&gt; to cut notches in a nitinol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E9CFD09" w14:textId="77777777" w:rsidR="0043574D" w:rsidRDefault="0043574D">
      <w:pPr>
        <w:rPr>
          <w:lang w:val="en-CA"/>
        </w:rPr>
      </w:pPr>
    </w:p>
    <w:p w14:paraId="17A432AA" w14:textId="77777777" w:rsidR="008B6347" w:rsidRDefault="008B6347">
      <w:pPr>
        <w:rPr>
          <w:lang w:val="en-CA"/>
        </w:rPr>
      </w:pPr>
      <w:r>
        <w:rPr>
          <w:lang w:val="en-CA"/>
        </w:rPr>
        <w:t xml:space="preserve">Manufacturing Prototype 2: </w:t>
      </w:r>
    </w:p>
    <w:p w14:paraId="113868EB" w14:textId="43FF78B7"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r w:rsidR="00AC4E28">
        <w:rPr>
          <w:lang w:val="en-CA"/>
        </w:rPr>
        <w:t>Fichera et al. describe</w:t>
      </w:r>
      <w:r w:rsidR="00C145D9">
        <w:rPr>
          <w:lang w:val="en-CA"/>
        </w:rPr>
        <w:t>d</w:t>
      </w:r>
      <w:r w:rsidR="00AC4E28">
        <w:rPr>
          <w:lang w:val="en-CA"/>
        </w:rPr>
        <w:t xml:space="preserve"> the process they used to create a steerable endoscope which is &lt; 2mm in diameter with a notched nitinol tube wrist with an HD camera mounted on the tip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They designed this to inspect the middle ear space by going through the Eustachian tube accessed through the nose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r w:rsidR="00D62927">
        <w:t xml:space="preserve">. They used a nitinol tube which is larger than the proposed tool (OD = 1.8mm, ID = 1.6mm) which validates that this tube size will fit inside the middle ear space. </w:t>
      </w:r>
    </w:p>
    <w:p w14:paraId="1C3335C5" w14:textId="77777777" w:rsidR="006537CA" w:rsidRPr="002C5D53" w:rsidRDefault="006537CA" w:rsidP="006537CA">
      <w:pPr>
        <w:pStyle w:val="ListParagraph"/>
        <w:numPr>
          <w:ilvl w:val="0"/>
          <w:numId w:val="18"/>
        </w:numPr>
        <w:spacing w:after="200" w:line="276" w:lineRule="auto"/>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73A2758B" w14:textId="77777777" w:rsidR="006537CA" w:rsidRPr="00371C2C" w:rsidRDefault="006537CA" w:rsidP="006537CA">
      <w:pPr>
        <w:ind w:left="360"/>
      </w:pPr>
      <w:r w:rsidRPr="00371C2C">
        <w:rPr>
          <w:noProof/>
        </w:rPr>
        <w:drawing>
          <wp:inline distT="0" distB="0" distL="0" distR="0" wp14:anchorId="612BBA7B" wp14:editId="659DDA39">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3A84516E" w14:textId="77777777" w:rsidR="006537CA" w:rsidRDefault="006537CA" w:rsidP="006537CA">
      <w:pPr>
        <w:pStyle w:val="ListParagraph"/>
        <w:numPr>
          <w:ilvl w:val="0"/>
          <w:numId w:val="19"/>
        </w:numPr>
        <w:spacing w:after="200" w:line="276" w:lineRule="auto"/>
      </w:pPr>
      <w:r w:rsidRPr="00371C2C">
        <w:t>From 6 high res CT scans</w:t>
      </w:r>
    </w:p>
    <w:p w14:paraId="0134AD3A" w14:textId="77777777" w:rsidR="006537CA" w:rsidRDefault="006537CA" w:rsidP="00D56547">
      <w:pPr>
        <w:rPr>
          <w:lang w:val="en-CA"/>
        </w:rPr>
      </w:pPr>
    </w:p>
    <w:p w14:paraId="5CE62964" w14:textId="77777777" w:rsidR="006537CA" w:rsidRDefault="006537CA" w:rsidP="00D56547">
      <w:pPr>
        <w:rPr>
          <w:lang w:val="en-CA"/>
        </w:rPr>
      </w:pPr>
    </w:p>
    <w:p w14:paraId="04CEB853" w14:textId="5F829FED" w:rsidR="00D56547" w:rsidRDefault="00D62927" w:rsidP="00D56547">
      <w:pPr>
        <w:ind w:firstLine="720"/>
      </w:pPr>
      <w:r>
        <w:rPr>
          <w:lang w:val="en-CA"/>
        </w:rPr>
        <w:t xml:space="preserve">To determine the approximate, appropriate range of motion for the proposed tool to reach in difficult to reach areas within the middle ear during TEES, a simplified, modified approach, inspired by the Fichera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r>
        <w:t>cholesteatoma to remove it</w:t>
      </w:r>
      <w:r w:rsidR="00D56547">
        <w:t>. 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antrum were identified, see Figure XXX. </w:t>
      </w:r>
    </w:p>
    <w:p w14:paraId="098202AD" w14:textId="77777777" w:rsidR="006537CA" w:rsidRDefault="006537CA" w:rsidP="00D56547">
      <w:pPr>
        <w:ind w:firstLine="720"/>
      </w:pPr>
    </w:p>
    <w:p w14:paraId="5BAD5501" w14:textId="77777777" w:rsidR="006537CA" w:rsidRPr="00D56547" w:rsidRDefault="006537CA" w:rsidP="00D56547">
      <w:pPr>
        <w:ind w:firstLine="720"/>
        <w:rPr>
          <w:lang w:val="en-CA"/>
        </w:rPr>
      </w:pPr>
      <w:r w:rsidRPr="006537CA">
        <w:rPr>
          <w:noProof/>
        </w:rPr>
        <w:lastRenderedPageBreak/>
        <mc:AlternateContent>
          <mc:Choice Requires="wpg">
            <w:drawing>
              <wp:inline distT="0" distB="0" distL="0" distR="0" wp14:anchorId="73C998DE" wp14:editId="17FA6686">
                <wp:extent cx="5943600" cy="2049780"/>
                <wp:effectExtent l="0" t="0" r="0" b="7620"/>
                <wp:docPr id="18" name="Group 31"/>
                <wp:cNvGraphicFramePr/>
                <a:graphic xmlns:a="http://schemas.openxmlformats.org/drawingml/2006/main">
                  <a:graphicData uri="http://schemas.microsoft.com/office/word/2010/wordprocessingGroup">
                    <wpg:wgp>
                      <wpg:cNvGrpSpPr/>
                      <wpg:grpSpPr>
                        <a:xfrm>
                          <a:off x="0" y="0"/>
                          <a:ext cx="5943600" cy="2049780"/>
                          <a:chOff x="395536" y="1196049"/>
                          <a:chExt cx="7745401" cy="2671202"/>
                        </a:xfrm>
                      </wpg:grpSpPr>
                      <pic:pic xmlns:pic="http://schemas.openxmlformats.org/drawingml/2006/picture">
                        <pic:nvPicPr>
                          <pic:cNvPr id="45" name="Picture 45"/>
                          <pic:cNvPicPr>
                            <a:picLocks noChangeAspect="1"/>
                          </pic:cNvPicPr>
                        </pic:nvPicPr>
                        <pic:blipFill>
                          <a:blip r:embed="rId58"/>
                          <a:stretch>
                            <a:fillRect/>
                          </a:stretch>
                        </pic:blipFill>
                        <pic:spPr>
                          <a:xfrm>
                            <a:off x="395536" y="1196752"/>
                            <a:ext cx="3490848" cy="2670499"/>
                          </a:xfrm>
                          <a:prstGeom prst="rect">
                            <a:avLst/>
                          </a:prstGeom>
                        </pic:spPr>
                      </pic:pic>
                      <wps:wsp>
                        <wps:cNvPr id="46" name="Straight Arrow Connector 46"/>
                        <wps:cNvCnPr/>
                        <wps:spPr>
                          <a:xfrm flipH="1">
                            <a:off x="1547664" y="1401743"/>
                            <a:ext cx="216024" cy="443081"/>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 name="Text Box 47"/>
                        <wps:cNvSpPr txBox="1"/>
                        <wps:spPr>
                          <a:xfrm>
                            <a:off x="1619672" y="1196751"/>
                            <a:ext cx="661173" cy="604082"/>
                          </a:xfrm>
                          <a:prstGeom prst="rect">
                            <a:avLst/>
                          </a:prstGeom>
                          <a:noFill/>
                        </wps:spPr>
                        <wps:txbx>
                          <w:txbxContent>
                            <w:p w14:paraId="5138DA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Antrum</w:t>
                              </w:r>
                            </w:p>
                          </w:txbxContent>
                        </wps:txbx>
                        <wps:bodyPr wrap="square" rtlCol="0">
                          <a:spAutoFit/>
                        </wps:bodyPr>
                      </wps:wsp>
                      <wps:wsp>
                        <wps:cNvPr id="48" name="Straight Arrow Connector 48"/>
                        <wps:cNvCnPr/>
                        <wps:spPr>
                          <a:xfrm flipH="1">
                            <a:off x="1619672" y="1628800"/>
                            <a:ext cx="216024" cy="43204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9" name="Text Box 49"/>
                        <wps:cNvSpPr txBox="1"/>
                        <wps:spPr>
                          <a:xfrm>
                            <a:off x="1691680" y="1412776"/>
                            <a:ext cx="683515" cy="604082"/>
                          </a:xfrm>
                          <a:prstGeom prst="rect">
                            <a:avLst/>
                          </a:prstGeom>
                          <a:noFill/>
                        </wps:spPr>
                        <wps:txbx>
                          <w:txbxContent>
                            <w:p w14:paraId="6F2C1A70"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wps:txbx>
                        <wps:bodyPr wrap="square" rtlCol="0">
                          <a:spAutoFit/>
                        </wps:bodyPr>
                      </wps:wsp>
                      <pic:pic xmlns:pic="http://schemas.openxmlformats.org/drawingml/2006/picture">
                        <pic:nvPicPr>
                          <pic:cNvPr id="50" name="Picture 50"/>
                          <pic:cNvPicPr>
                            <a:picLocks noChangeAspect="1"/>
                          </pic:cNvPicPr>
                        </pic:nvPicPr>
                        <pic:blipFill>
                          <a:blip r:embed="rId59"/>
                          <a:stretch>
                            <a:fillRect/>
                          </a:stretch>
                        </pic:blipFill>
                        <pic:spPr>
                          <a:xfrm>
                            <a:off x="4658891" y="1196049"/>
                            <a:ext cx="3482046" cy="2664999"/>
                          </a:xfrm>
                          <a:prstGeom prst="rect">
                            <a:avLst/>
                          </a:prstGeom>
                        </pic:spPr>
                      </pic:pic>
                      <wps:wsp>
                        <wps:cNvPr id="51" name="Straight Arrow Connector 51"/>
                        <wps:cNvCnPr/>
                        <wps:spPr>
                          <a:xfrm flipH="1">
                            <a:off x="6300192" y="1844824"/>
                            <a:ext cx="216024" cy="43204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 name="Text Box 52"/>
                        <wps:cNvSpPr txBox="1"/>
                        <wps:spPr>
                          <a:xfrm>
                            <a:off x="6337071" y="1628800"/>
                            <a:ext cx="1115470" cy="604082"/>
                          </a:xfrm>
                          <a:prstGeom prst="rect">
                            <a:avLst/>
                          </a:prstGeom>
                          <a:noFill/>
                        </wps:spPr>
                        <wps:txbx>
                          <w:txbxContent>
                            <w:p w14:paraId="3DED43A8"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Sinus tympani</w:t>
                              </w:r>
                            </w:p>
                          </w:txbxContent>
                        </wps:txbx>
                        <wps:bodyPr wrap="square" rtlCol="0">
                          <a:spAutoFit/>
                        </wps:bodyPr>
                      </wps:wsp>
                      <wps:wsp>
                        <wps:cNvPr id="53" name="Straight Arrow Connector 53"/>
                        <wps:cNvCnPr/>
                        <wps:spPr>
                          <a:xfrm flipH="1" flipV="1">
                            <a:off x="6156176" y="2492896"/>
                            <a:ext cx="288032" cy="504056"/>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4" name="Text Box 54"/>
                        <wps:cNvSpPr txBox="1"/>
                        <wps:spPr>
                          <a:xfrm>
                            <a:off x="6228184" y="2924944"/>
                            <a:ext cx="682688" cy="604082"/>
                          </a:xfrm>
                          <a:prstGeom prst="rect">
                            <a:avLst/>
                          </a:prstGeom>
                          <a:noFill/>
                        </wps:spPr>
                        <wps:txbx>
                          <w:txbxContent>
                            <w:p w14:paraId="16FFB8C6"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wps:txbx>
                        <wps:bodyPr wrap="square" rtlCol="0">
                          <a:spAutoFit/>
                        </wps:bodyPr>
                      </wps:wsp>
                    </wpg:wgp>
                  </a:graphicData>
                </a:graphic>
              </wp:inline>
            </w:drawing>
          </mc:Choice>
          <mc:Fallback>
            <w:pict>
              <v:group w14:anchorId="73C998DE" id="Group_x0020_31" o:spid="_x0000_s1046" style="width:468pt;height:161.4pt;mso-position-horizontal-relative:char;mso-position-vertical-relative:line" coordorigin="395536,1196049" coordsize="7745401,26712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">
                <v:shape id="Picture_x0020_45" o:spid="_x0000_s1047" type="#_x0000_t75" style="position:absolute;left:395536;top:1196752;width:3490848;height:26704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I&#10;hiHEAAAA2wAAAA8AAABkcnMvZG93bnJldi54bWxEj09rAjEUxO8Fv0N4greaVVuR1SiyVLD0Uv8c&#10;PD43z93g5mVJUnf77ZtCocdhZn7DrDa9bcSDfDCOFUzGGQji0mnDlYLzafe8ABEissbGMSn4pgCb&#10;9eBphbl2HR/ocYyVSBAOOSqoY2xzKUNZk8Uwdi1x8m7OW4xJ+kpqj12C20ZOs2wuLRpOCzW2VNRU&#10;3o9fVsH7rDB+uu+C0df+7fOiXfExuyg1GvbbJYhIffwP/7X3WsHLK/x+ST9Ar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IhiHEAAAA2wAAAA8AAAAAAAAAAAAAAAAAnAIA&#10;AGRycy9kb3ducmV2LnhtbFBLBQYAAAAABAAEAPcAAACNAwAAAAA=&#10;">
                  <v:imagedata r:id="rId60" o:title=""/>
                  <v:path arrowok="t"/>
                </v:shape>
                <v:shape id="Straight_x0020_Arrow_x0020_Connector_x0020_46" o:spid="_x0000_s1048" type="#_x0000_t32" style="position:absolute;left:1547664;top:1401743;width:216024;height:44308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N4WDcMAAADbAAAADwAAAGRycy9kb3ducmV2LnhtbESP3YrCMBSE7xd8h3CEvRFNXBaVahQR&#10;FUV2wZ8HODTHttic1CZqffuNIOzlMDPfMJNZY0txp9oXjjX0ewoEcepMwZmG03HVHYHwAdlg6Zg0&#10;PMnDbNr6mGBi3IP3dD+ETEQI+wQ15CFUiZQ+zcmi77mKOHpnV1sMUdaZNDU+ItyW8kupgbRYcFzI&#10;saJFTunlcLMa7HK9GTad50/Hltej2Xm1/Q1K6892Mx+DCNSE//C7vTEavgfw+h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DeFg3DAAAA2wAAAA8AAAAAAAAAAAAA&#10;AAAAoQIAAGRycy9kb3ducmV2LnhtbFBLBQYAAAAABAAEAPkAAACRAwAAAAA=&#10;" strokecolor="black [3213]" strokeweight=".5pt">
                  <v:stroke endarrow="block" joinstyle="miter"/>
                </v:shape>
                <v:shape id="Text_x0020_Box_x0020_47" o:spid="_x0000_s1049" type="#_x0000_t202" style="position:absolute;left:1619672;top:1196751;width:661173;height:6040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2dBRwgAA&#10;ANsAAAAPAAAAZHJzL2Rvd25yZXYueG1sRI9Ba8JAFITvBf/D8oTe6kax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Z0FHCAAAA2wAAAA8AAAAAAAAAAAAAAAAAlwIAAGRycy9kb3du&#10;cmV2LnhtbFBLBQYAAAAABAAEAPUAAACGAwAAAAA=&#10;" filled="f" stroked="f">
                  <v:textbox style="mso-fit-shape-to-text:t">
                    <w:txbxContent>
                      <w:p w14:paraId="5138DA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Antrum</w:t>
                        </w:r>
                      </w:p>
                    </w:txbxContent>
                  </v:textbox>
                </v:shape>
                <v:shape id="Straight_x0020_Arrow_x0020_Connector_x0020_48" o:spid="_x0000_s1050" type="#_x0000_t32" style="position:absolute;left:1619672;top:1628800;width:216024;height:43204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g0n5MAAAADbAAAADwAAAGRycy9kb3ducmV2LnhtbERPy4rCMBTdC/5DuIIb0USRUapRRHRw&#10;GBR8fMClubbF5qY2Ga1/bxYDLg/nPV82thQPqn3hWMNwoEAQp84UnGm4nLf9KQgfkA2WjknDizws&#10;F+3WHBPjnnykxylkIoawT1BDHkKVSOnTnCz6gauII3d1tcUQYZ1JU+MzhttSjpT6khYLjg05VrTO&#10;Kb2d/qwGu/neTZrea9+z5f1sfr36OQSldbfTrGYgAjXhI/5374yGcRwb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4NJ+TAAAAA2wAAAA8AAAAAAAAAAAAAAAAA&#10;oQIAAGRycy9kb3ducmV2LnhtbFBLBQYAAAAABAAEAPkAAACOAwAAAAA=&#10;" strokecolor="black [3213]" strokeweight=".5pt">
                  <v:stroke endarrow="block" joinstyle="miter"/>
                </v:shape>
                <v:shape id="Text_x0020_Box_x0020_49" o:spid="_x0000_s1051" type="#_x0000_t202" style="position:absolute;left:1691680;top:1412776;width:683515;height:6040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14:paraId="6F2C1A70"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v:shape id="Picture_x0020_50" o:spid="_x0000_s1052" type="#_x0000_t75" style="position:absolute;left:4658891;top:1196049;width:3482046;height:26649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m&#10;16XCAAAA2wAAAA8AAABkcnMvZG93bnJldi54bWxET89rwjAUvg/8H8ITdptpNzZcNYoIZd2pTD24&#10;27N5a7s2LyXJtPvvzUHw+PH9Xq5H04szOd9aVpDOEhDEldUt1woO+/xpDsIHZI29ZVLwTx7Wq8nD&#10;EjNtL/xF512oRQxhn6GCJoQhk9JXDRn0MzsQR+7HOoMhQldL7fASw00vn5PkTRpsOTY0ONC2oarb&#10;/RkF3dG03+Xvyb2kH/vPKi+Lvnw/KvU4HTcLEIHGcBff3IVW8BrXxy/xB8jVF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5telwgAAANsAAAAPAAAAAAAAAAAAAAAAAJwCAABk&#10;cnMvZG93bnJldi54bWxQSwUGAAAAAAQABAD3AAAAiwMAAAAA&#10;">
                  <v:imagedata r:id="rId61" o:title=""/>
                  <v:path arrowok="t"/>
                </v:shape>
                <v:shape id="Straight_x0020_Arrow_x0020_Connector_x0020_51" o:spid="_x0000_s1053" type="#_x0000_t32" style="position:absolute;left:6300192;top:1844824;width:216024;height:43204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4YpMMAAADbAAAADwAAAGRycy9kb3ducmV2LnhtbESP3YrCMBSE7wXfIRxhb0QThVWpRhFZ&#10;FxdR8OcBDs2xLTYn3Sar9e03guDlMDPfMLNFY0txo9oXjjUM+goEcepMwZmG82ndm4DwAdlg6Zg0&#10;PMjDYt5uzTAx7s4Huh1DJiKEfYIa8hCqREqf5mTR911FHL2Lqy2GKOtMmhrvEW5LOVRqJC0WHBdy&#10;rGiVU3o9/lkN9ut7M266j13Xlr8ns/XqZx+U1h+dZjkFEagJ7/CrvTEaPgfw/BJ/gJ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ruGKTDAAAA2wAAAA8AAAAAAAAAAAAA&#10;AAAAoQIAAGRycy9kb3ducmV2LnhtbFBLBQYAAAAABAAEAPkAAACRAwAAAAA=&#10;" strokecolor="black [3213]" strokeweight=".5pt">
                  <v:stroke endarrow="block" joinstyle="miter"/>
                </v:shape>
                <v:shape id="Text_x0020_Box_x0020_52" o:spid="_x0000_s1054" type="#_x0000_t202" style="position:absolute;left:6337071;top:1628800;width:1115470;height:6040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14:paraId="3DED43A8"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Sinus tympani</w:t>
                        </w:r>
                      </w:p>
                    </w:txbxContent>
                  </v:textbox>
                </v:shape>
                <v:shape id="Straight_x0020_Arrow_x0020_Connector_x0020_53" o:spid="_x0000_s1055" type="#_x0000_t32" style="position:absolute;left:6156176;top:2492896;width:288032;height:504056;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yIi8YAAADbAAAADwAAAGRycy9kb3ducmV2LnhtbESPQWsCMRSE7wX/Q3iCt5q1Yi1bo0hR&#10;6KEUukr1+Lp5bhY3L2uSutv++qZQ6HGYmW+Yxaq3jbiSD7VjBZNxBoK4dLrmSsF+t719ABEissbG&#10;MSn4ogCr5eBmgbl2Hb/RtYiVSBAOOSowMba5lKE0ZDGMXUucvJPzFmOSvpLaY5fgtpF3WXYvLdac&#10;Fgy29GSoPBefVsHxUBxYv87eXy4bd5xPv73pPuZKjYb9+hFEpD7+h//az1rBbAq/X9IP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gsiIvGAAAA2wAAAA8AAAAAAAAA&#10;AAAAAAAAoQIAAGRycy9kb3ducmV2LnhtbFBLBQYAAAAABAAEAPkAAACUAwAAAAA=&#10;" strokecolor="black [3213]" strokeweight=".5pt">
                  <v:stroke endarrow="block" joinstyle="miter"/>
                </v:shape>
                <v:shape id="Text_x0020_Box_x0020_54" o:spid="_x0000_s1056" type="#_x0000_t202" style="position:absolute;left:6228184;top:2924944;width:682688;height:6040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0tj7wQAA&#10;ANsAAAAPAAAAZHJzL2Rvd25yZXYueG1sRI9Ba8JAFITvBf/D8gq91Y2i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9LY+8EAAADbAAAADwAAAAAAAAAAAAAAAACXAgAAZHJzL2Rvd25y&#10;ZXYueG1sUEsFBgAAAAAEAAQA9QAAAIUDAAAAAA==&#10;" filled="f" stroked="f">
                  <v:textbox style="mso-fit-shape-to-text:t">
                    <w:txbxContent>
                      <w:p w14:paraId="16FFB8C6"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w10:anchorlock/>
              </v:group>
            </w:pict>
          </mc:Fallback>
        </mc:AlternateContent>
      </w:r>
    </w:p>
    <w:p w14:paraId="23A2DD02" w14:textId="77777777" w:rsidR="00E42506" w:rsidRDefault="00E42506">
      <w:pPr>
        <w:rPr>
          <w:lang w:val="en-CA"/>
        </w:rPr>
      </w:pPr>
    </w:p>
    <w:p w14:paraId="3A0560CE" w14:textId="77777777" w:rsidR="00D56547" w:rsidRDefault="00D56547">
      <w:pPr>
        <w:rPr>
          <w:lang w:val="en-CA"/>
        </w:rPr>
      </w:pPr>
    </w:p>
    <w:p w14:paraId="7B5F98D2" w14:textId="51DFF4F9" w:rsidR="006537CA" w:rsidRDefault="008E6A7C" w:rsidP="008E6A7C">
      <w:pPr>
        <w:spacing w:after="200" w:line="276" w:lineRule="auto"/>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00"/>
        <w:gridCol w:w="2915"/>
        <w:gridCol w:w="2915"/>
      </w:tblGrid>
      <w:tr w:rsidR="006537CA" w14:paraId="012F3DD4" w14:textId="77777777" w:rsidTr="006C6056">
        <w:tc>
          <w:tcPr>
            <w:tcW w:w="3192" w:type="dxa"/>
          </w:tcPr>
          <w:p w14:paraId="1D76B643" w14:textId="77777777" w:rsidR="006537CA" w:rsidRPr="00D645C1" w:rsidRDefault="006537CA" w:rsidP="006C6056">
            <w:pPr>
              <w:pStyle w:val="ListParagraph"/>
              <w:ind w:left="0"/>
              <w:rPr>
                <w:b/>
              </w:rPr>
            </w:pPr>
          </w:p>
        </w:tc>
        <w:tc>
          <w:tcPr>
            <w:tcW w:w="3192" w:type="dxa"/>
          </w:tcPr>
          <w:p w14:paraId="6E3AF97C" w14:textId="77777777" w:rsidR="006537CA" w:rsidRPr="00D645C1" w:rsidRDefault="006537CA" w:rsidP="006C6056">
            <w:pPr>
              <w:pStyle w:val="ListParagraph"/>
              <w:ind w:left="0"/>
              <w:rPr>
                <w:b/>
              </w:rPr>
            </w:pPr>
            <w:r w:rsidRPr="00D645C1">
              <w:rPr>
                <w:b/>
              </w:rPr>
              <w:t>Radius of Curvature (Rc)</w:t>
            </w:r>
          </w:p>
        </w:tc>
        <w:tc>
          <w:tcPr>
            <w:tcW w:w="3192" w:type="dxa"/>
          </w:tcPr>
          <w:p w14:paraId="6781FF62" w14:textId="77777777" w:rsidR="006537CA" w:rsidRPr="00D645C1" w:rsidRDefault="006537CA" w:rsidP="006C6056">
            <w:pPr>
              <w:pStyle w:val="ListParagraph"/>
              <w:ind w:left="0"/>
              <w:rPr>
                <w:b/>
              </w:rPr>
            </w:pPr>
            <w:r w:rsidRPr="00D645C1">
              <w:rPr>
                <w:b/>
              </w:rPr>
              <w:t>Arc Length (s)</w:t>
            </w:r>
          </w:p>
        </w:tc>
      </w:tr>
      <w:tr w:rsidR="006537CA" w14:paraId="4CC17AB3" w14:textId="77777777" w:rsidTr="006C6056">
        <w:tc>
          <w:tcPr>
            <w:tcW w:w="3192" w:type="dxa"/>
          </w:tcPr>
          <w:p w14:paraId="0C639EB9" w14:textId="77777777" w:rsidR="006537CA" w:rsidRDefault="006537CA" w:rsidP="006C6056">
            <w:pPr>
              <w:pStyle w:val="ListParagraph"/>
              <w:ind w:left="0"/>
            </w:pPr>
            <w:r>
              <w:t>Min</w:t>
            </w:r>
          </w:p>
        </w:tc>
        <w:tc>
          <w:tcPr>
            <w:tcW w:w="3192" w:type="dxa"/>
          </w:tcPr>
          <w:p w14:paraId="64CCD53B" w14:textId="77777777" w:rsidR="006537CA" w:rsidRDefault="006537CA" w:rsidP="006C6056">
            <w:pPr>
              <w:pStyle w:val="ListParagraph"/>
              <w:ind w:left="0"/>
            </w:pPr>
            <w:r>
              <w:t xml:space="preserve">Rcmin = 2*Ro = </w:t>
            </w:r>
            <w:r w:rsidRPr="00CF201B">
              <w:rPr>
                <w:b/>
              </w:rPr>
              <w:t>1.24mm</w:t>
            </w:r>
          </w:p>
          <w:p w14:paraId="211D1C5A" w14:textId="77777777" w:rsidR="006537CA" w:rsidRDefault="006537CA" w:rsidP="006C6056">
            <w:pPr>
              <w:pStyle w:val="ListParagraph"/>
              <w:ind w:left="0"/>
            </w:pPr>
            <w:r>
              <w:t>Smin = minimum arc length</w:t>
            </w:r>
          </w:p>
          <w:p w14:paraId="74D577AB" w14:textId="77777777" w:rsidR="006537CA" w:rsidRDefault="006537CA" w:rsidP="006C6056">
            <w:pPr>
              <w:pStyle w:val="ListParagraph"/>
              <w:ind w:left="0"/>
            </w:pPr>
            <w:r>
              <w:t>Ro = outer radius of NiTi tube</w:t>
            </w:r>
          </w:p>
          <w:p w14:paraId="3C5CC632" w14:textId="77777777" w:rsidR="006537CA" w:rsidRDefault="006537CA" w:rsidP="006C6056">
            <w:pPr>
              <w:pStyle w:val="ListParagraph"/>
              <w:ind w:left="0"/>
            </w:pPr>
          </w:p>
          <w:p w14:paraId="4E2C355E" w14:textId="77777777" w:rsidR="006537CA" w:rsidRDefault="006537CA" w:rsidP="006C6056">
            <w:pPr>
              <w:pStyle w:val="ListParagraph"/>
              <w:ind w:left="0"/>
            </w:pPr>
          </w:p>
        </w:tc>
        <w:tc>
          <w:tcPr>
            <w:tcW w:w="3192" w:type="dxa"/>
          </w:tcPr>
          <w:p w14:paraId="110842C0" w14:textId="77777777" w:rsidR="006537CA" w:rsidRDefault="006537CA" w:rsidP="006C6056">
            <w:pPr>
              <w:pStyle w:val="ListParagraph"/>
              <w:ind w:left="0"/>
            </w:pPr>
            <w:r>
              <w:t>S = r</w:t>
            </w:r>
            <w:r>
              <w:sym w:font="Symbol" w:char="F071"/>
            </w:r>
          </w:p>
          <w:p w14:paraId="04F56CF0" w14:textId="77777777" w:rsidR="006537CA" w:rsidRDefault="006537CA" w:rsidP="006C6056">
            <w:pPr>
              <w:pStyle w:val="ListParagraph"/>
              <w:ind w:left="0"/>
            </w:pPr>
            <w:r>
              <w:t xml:space="preserve">S = 1.24*3pi/4 = </w:t>
            </w:r>
            <w:r w:rsidRPr="00CF201B">
              <w:rPr>
                <w:b/>
              </w:rPr>
              <w:t>2.92mm</w:t>
            </w:r>
          </w:p>
          <w:p w14:paraId="5660D49B" w14:textId="77777777" w:rsidR="006537CA" w:rsidRDefault="006537CA" w:rsidP="006C6056">
            <w:pPr>
              <w:pStyle w:val="ListParagraph"/>
              <w:ind w:left="0"/>
            </w:pPr>
          </w:p>
          <w:p w14:paraId="5BC91899" w14:textId="77777777" w:rsidR="006537CA" w:rsidRDefault="006537CA" w:rsidP="006C6056">
            <w:pPr>
              <w:pStyle w:val="ListParagraph"/>
              <w:ind w:left="0"/>
            </w:pPr>
            <w:r>
              <w:t>To achieve bending angle = 135deg. To reach the boundary of the 0deg endoscope field of view</w:t>
            </w:r>
          </w:p>
        </w:tc>
      </w:tr>
      <w:tr w:rsidR="006537CA" w14:paraId="3C52A4C1" w14:textId="77777777" w:rsidTr="006C6056">
        <w:trPr>
          <w:trHeight w:val="1037"/>
        </w:trPr>
        <w:tc>
          <w:tcPr>
            <w:tcW w:w="3192" w:type="dxa"/>
          </w:tcPr>
          <w:p w14:paraId="358D0C0E" w14:textId="77777777" w:rsidR="006537CA" w:rsidRDefault="006537CA" w:rsidP="006C6056">
            <w:pPr>
              <w:pStyle w:val="ListParagraph"/>
              <w:ind w:left="0"/>
            </w:pPr>
            <w:r>
              <w:t>Max</w:t>
            </w:r>
          </w:p>
        </w:tc>
        <w:tc>
          <w:tcPr>
            <w:tcW w:w="3192" w:type="dxa"/>
          </w:tcPr>
          <w:p w14:paraId="7F14458E" w14:textId="77777777" w:rsidR="006537CA" w:rsidRDefault="006537CA" w:rsidP="006C6056">
            <w:pPr>
              <w:pStyle w:val="ListParagraph"/>
              <w:ind w:left="0"/>
            </w:pPr>
            <w:r>
              <w:t>S=Rc*</w:t>
            </w:r>
            <w:r>
              <w:sym w:font="Symbol" w:char="F071"/>
            </w:r>
          </w:p>
          <w:p w14:paraId="47BD5BEF" w14:textId="77777777" w:rsidR="006537CA" w:rsidRDefault="006537CA" w:rsidP="006C6056">
            <w:pPr>
              <w:pStyle w:val="ListParagraph"/>
              <w:ind w:left="0"/>
            </w:pPr>
            <w:r>
              <w:t>Rc = s/</w:t>
            </w:r>
            <w:r>
              <w:sym w:font="Symbol" w:char="F071"/>
            </w:r>
            <w:r>
              <w:t xml:space="preserve"> = 7.5/(3*pi/4) = </w:t>
            </w:r>
            <w:r w:rsidRPr="00CF201B">
              <w:rPr>
                <w:b/>
              </w:rPr>
              <w:t>3.18mm</w:t>
            </w:r>
          </w:p>
        </w:tc>
        <w:tc>
          <w:tcPr>
            <w:tcW w:w="3192" w:type="dxa"/>
          </w:tcPr>
          <w:p w14:paraId="467CC9B3" w14:textId="77777777" w:rsidR="006537CA" w:rsidRDefault="006537CA" w:rsidP="006C6056">
            <w:pPr>
              <w:pStyle w:val="ListParagraph"/>
              <w:ind w:left="0"/>
            </w:pPr>
            <w:r w:rsidRPr="00CF201B">
              <w:rPr>
                <w:b/>
              </w:rPr>
              <w:t>7.5mm</w:t>
            </w:r>
            <w:r>
              <w:t>: distance between promontory (bony boundary of middle ear) and tympanic spine*</w:t>
            </w:r>
          </w:p>
        </w:tc>
      </w:tr>
    </w:tbl>
    <w:p w14:paraId="498759F4" w14:textId="77777777" w:rsidR="006537CA" w:rsidRDefault="006537CA" w:rsidP="00D43882"/>
    <w:p w14:paraId="6892B74F" w14:textId="77777777" w:rsidR="00130493" w:rsidRDefault="00130493" w:rsidP="00130493">
      <w:pPr>
        <w:spacing w:after="200" w:line="276" w:lineRule="auto"/>
      </w:pPr>
    </w:p>
    <w:p w14:paraId="358461BE" w14:textId="77777777" w:rsidR="00387A79" w:rsidRDefault="00130493" w:rsidP="00130493">
      <w:pPr>
        <w:spacing w:after="200" w:line="276" w:lineRule="auto"/>
      </w:pPr>
      <w:r>
        <w:t>Dahm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D43882">
        <w:fldChar w:fldCharType="begin" w:fldLock="1"/>
      </w:r>
      <w:r w:rsidR="00D43882">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18]", "plainTextFormattedCitation" : "[18]" }, "properties" : { "noteIndex" : 0 }, "schema" : "https://github.com/citation-style-language/schema/raw/master/csl-citation.json" }</w:instrText>
      </w:r>
      <w:r w:rsidR="00D43882">
        <w:fldChar w:fldCharType="separate"/>
      </w:r>
      <w:r w:rsidR="00D43882" w:rsidRPr="00D43882">
        <w:rPr>
          <w:noProof/>
        </w:rPr>
        <w:t>[18]</w:t>
      </w:r>
      <w:r w:rsidR="00D4388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Matlab, a randomly distributed of 10 arc lengths was</w:t>
      </w:r>
      <w:r w:rsidR="00EB394C">
        <w:t xml:space="preserve"> generated to span the range 2.92-7.5mm and these were used to generate a 2D </w:t>
      </w:r>
      <w:r w:rsidR="00EB394C">
        <w:lastRenderedPageBreak/>
        <w:t>sketch of the workspace/reaching area of a wrist with that arc length sweeping from radius of curvature 1.24 mm to straight. These were superimposed on the cross sections of the 3D models to select the parameters for the next prototypes.</w:t>
      </w:r>
    </w:p>
    <w:p w14:paraId="3C14D582" w14:textId="77777777" w:rsidR="00387A79" w:rsidRDefault="00387A79" w:rsidP="00130493">
      <w:pPr>
        <w:spacing w:after="200" w:line="276" w:lineRule="auto"/>
      </w:pPr>
    </w:p>
    <w:p w14:paraId="06A1F8F3" w14:textId="77777777" w:rsidR="007D7D45" w:rsidRDefault="007D7D45" w:rsidP="00130493">
      <w:pPr>
        <w:spacing w:after="200" w:line="276" w:lineRule="auto"/>
      </w:pPr>
    </w:p>
    <w:p w14:paraId="5F8F5173" w14:textId="2F7E7D4C" w:rsidR="006537CA" w:rsidRDefault="00387A79" w:rsidP="00130493">
      <w:pPr>
        <w:spacing w:after="200" w:line="276" w:lineRule="auto"/>
      </w:pPr>
      <w:r w:rsidRPr="00387A79">
        <w:drawing>
          <wp:inline distT="0" distB="0" distL="0" distR="0" wp14:anchorId="22998628" wp14:editId="58D89F4A">
            <wp:extent cx="5943600" cy="44621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4462145"/>
                    </a:xfrm>
                    <a:prstGeom prst="rect">
                      <a:avLst/>
                    </a:prstGeom>
                  </pic:spPr>
                </pic:pic>
              </a:graphicData>
            </a:graphic>
          </wp:inline>
        </w:drawing>
      </w:r>
      <w:r w:rsidR="00EB394C">
        <w:t xml:space="preserve"> </w:t>
      </w:r>
    </w:p>
    <w:p w14:paraId="7EE51112" w14:textId="05A9BB09" w:rsidR="006537CA" w:rsidRDefault="007D7D45">
      <w:pPr>
        <w:rPr>
          <w:lang w:val="en-CA"/>
        </w:rPr>
      </w:pPr>
      <w:hyperlink r:id="rId63" w:history="1">
        <w:r w:rsidRPr="00B83552">
          <w:rPr>
            <w:rStyle w:val="Hyperlink"/>
            <w:lang w:val="en-CA"/>
          </w:rPr>
          <w:t>https://image.slidesharecdn.com/2-151023145818-lva1-app6892/95/anatomy-of-middle-ear-4-638.jpg?cb=1445612510</w:t>
        </w:r>
      </w:hyperlink>
      <w:r>
        <w:rPr>
          <w:lang w:val="en-CA"/>
        </w:rPr>
        <w:t xml:space="preserve"> </w:t>
      </w:r>
      <w:bookmarkStart w:id="0" w:name="_GoBack"/>
      <w:bookmarkEnd w:id="0"/>
    </w:p>
    <w:p w14:paraId="34CCDA7F" w14:textId="77777777" w:rsidR="006537CA" w:rsidRDefault="006537CA">
      <w:pPr>
        <w:rPr>
          <w:lang w:val="en-CA"/>
        </w:rPr>
      </w:pPr>
    </w:p>
    <w:p w14:paraId="31E716D3" w14:textId="77777777" w:rsidR="009A1118" w:rsidRDefault="009A1118">
      <w:pPr>
        <w:rPr>
          <w:lang w:val="en-CA"/>
        </w:rPr>
      </w:pPr>
      <w:r>
        <w:rPr>
          <w:lang w:val="en-CA"/>
        </w:rPr>
        <w:t>Timeline</w:t>
      </w:r>
    </w:p>
    <w:p w14:paraId="09636A95" w14:textId="77777777" w:rsidR="009A1118" w:rsidRDefault="009A1118">
      <w:pPr>
        <w:rPr>
          <w:lang w:val="en-CA"/>
        </w:rPr>
      </w:pPr>
    </w:p>
    <w:p w14:paraId="45FC8602" w14:textId="77777777" w:rsidR="009A1118" w:rsidRDefault="009A1118">
      <w:pPr>
        <w:rPr>
          <w:lang w:val="en-CA"/>
        </w:rPr>
      </w:pPr>
      <w:r>
        <w:rPr>
          <w:lang w:val="en-CA"/>
        </w:rPr>
        <w:t>Bibliography</w:t>
      </w:r>
    </w:p>
    <w:p w14:paraId="03ADD731" w14:textId="77777777"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7798D"/>
    <w:rsid w:val="0008056C"/>
    <w:rsid w:val="0008448A"/>
    <w:rsid w:val="000D5B82"/>
    <w:rsid w:val="000E07F9"/>
    <w:rsid w:val="000F0992"/>
    <w:rsid w:val="00125684"/>
    <w:rsid w:val="00130493"/>
    <w:rsid w:val="002C4FF8"/>
    <w:rsid w:val="002D56AE"/>
    <w:rsid w:val="002E1603"/>
    <w:rsid w:val="00313130"/>
    <w:rsid w:val="00355662"/>
    <w:rsid w:val="00387A79"/>
    <w:rsid w:val="003A3FC2"/>
    <w:rsid w:val="003B5C54"/>
    <w:rsid w:val="003E292C"/>
    <w:rsid w:val="003E34B8"/>
    <w:rsid w:val="0043574D"/>
    <w:rsid w:val="005164E0"/>
    <w:rsid w:val="005476CD"/>
    <w:rsid w:val="006537CA"/>
    <w:rsid w:val="00670031"/>
    <w:rsid w:val="00681F01"/>
    <w:rsid w:val="006A4781"/>
    <w:rsid w:val="006A61E2"/>
    <w:rsid w:val="006D5A4F"/>
    <w:rsid w:val="007C1A33"/>
    <w:rsid w:val="007C77F1"/>
    <w:rsid w:val="007D7D45"/>
    <w:rsid w:val="007D7F3E"/>
    <w:rsid w:val="00860AE5"/>
    <w:rsid w:val="0087128D"/>
    <w:rsid w:val="00890CD1"/>
    <w:rsid w:val="00897596"/>
    <w:rsid w:val="008B6347"/>
    <w:rsid w:val="008D470F"/>
    <w:rsid w:val="008D4F40"/>
    <w:rsid w:val="008E088C"/>
    <w:rsid w:val="008E40CE"/>
    <w:rsid w:val="008E6A7C"/>
    <w:rsid w:val="009A1118"/>
    <w:rsid w:val="009B6B9A"/>
    <w:rsid w:val="00A65239"/>
    <w:rsid w:val="00AC4E28"/>
    <w:rsid w:val="00AD30F1"/>
    <w:rsid w:val="00AD601C"/>
    <w:rsid w:val="00BA153B"/>
    <w:rsid w:val="00BB4327"/>
    <w:rsid w:val="00C145D9"/>
    <w:rsid w:val="00D43882"/>
    <w:rsid w:val="00D53218"/>
    <w:rsid w:val="00D56547"/>
    <w:rsid w:val="00D62927"/>
    <w:rsid w:val="00D662DD"/>
    <w:rsid w:val="00D863A0"/>
    <w:rsid w:val="00DF1E9B"/>
    <w:rsid w:val="00E04369"/>
    <w:rsid w:val="00E13A27"/>
    <w:rsid w:val="00E42506"/>
    <w:rsid w:val="00EB394C"/>
    <w:rsid w:val="00EB629B"/>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926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hyperlink" Target="http://www.medtronic.com/us-en/healthcare-professionals/therapies-procedures/ear-nose-throat/sinus-surgery.html" TargetMode="External"/><Relationship Id="rId16" Type="http://schemas.openxmlformats.org/officeDocument/2006/relationships/hyperlink" Target="http://www.bauschinstruments.com/pset/793/Functional-Sinus-Endoscopy-Instruments.aspx" TargetMode="External"/><Relationship Id="rId17" Type="http://schemas.openxmlformats.org/officeDocument/2006/relationships/hyperlink" Target="https://www.karlstorz.com/ca/en/online-catalog.htm" TargetMode="External"/><Relationship Id="rId18" Type="http://schemas.openxmlformats.org/officeDocument/2006/relationships/hyperlink" Target="http://www.sklarcorp.com/instrument-sets/plastic-surgery/sinus-endoscopy-set.html" TargetMode="External"/><Relationship Id="rId19" Type="http://schemas.openxmlformats.org/officeDocument/2006/relationships/hyperlink" Target="http://assets.medtronic.com/ent/flipbook-us/" TargetMode="External"/><Relationship Id="rId63" Type="http://schemas.openxmlformats.org/officeDocument/2006/relationships/hyperlink" Target="https://image.slidesharecdn.com/2-151023145818-lva1-app6892/95/anatomy-of-middle-ear-4-638.jpg?cb=1445612510" TargetMode="External"/><Relationship Id="rId64" Type="http://schemas.openxmlformats.org/officeDocument/2006/relationships/fontTable" Target="fontTable.xml"/><Relationship Id="rId65" Type="http://schemas.openxmlformats.org/officeDocument/2006/relationships/theme" Target="theme/theme1.xml"/><Relationship Id="rId50" Type="http://schemas.openxmlformats.org/officeDocument/2006/relationships/image" Target="media/image17.jpeg"/><Relationship Id="rId51" Type="http://schemas.openxmlformats.org/officeDocument/2006/relationships/image" Target="media/image18.jpeg"/><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image" Target="media/image21.png"/><Relationship Id="rId55" Type="http://schemas.openxmlformats.org/officeDocument/2006/relationships/image" Target="media/image22.png"/><Relationship Id="rId56" Type="http://schemas.openxmlformats.org/officeDocument/2006/relationships/image" Target="media/image23.png"/><Relationship Id="rId57" Type="http://schemas.openxmlformats.org/officeDocument/2006/relationships/image" Target="media/image24.png"/><Relationship Id="rId58" Type="http://schemas.openxmlformats.org/officeDocument/2006/relationships/image" Target="media/image25.png"/><Relationship Id="rId59" Type="http://schemas.openxmlformats.org/officeDocument/2006/relationships/image" Target="media/image26.png"/><Relationship Id="rId40" Type="http://schemas.openxmlformats.org/officeDocument/2006/relationships/hyperlink" Target="tel:9042969600" TargetMode="External"/><Relationship Id="rId41" Type="http://schemas.openxmlformats.org/officeDocument/2006/relationships/hyperlink" Target="https://patents.google.com/patent/US7766904B2/en?q=endoprobe&amp;q=adjustable&amp;q=flexible" TargetMode="External"/><Relationship Id="rId42" Type="http://schemas.openxmlformats.org/officeDocument/2006/relationships/image" Target="media/image11.tiff"/><Relationship Id="rId43" Type="http://schemas.openxmlformats.org/officeDocument/2006/relationships/image" Target="media/image12.png"/><Relationship Id="rId44" Type="http://schemas.openxmlformats.org/officeDocument/2006/relationships/hyperlink" Target="http://salientmed.com/solution/endoprobe-handpieces/" TargetMode="External"/><Relationship Id="rId45" Type="http://schemas.openxmlformats.org/officeDocument/2006/relationships/hyperlink" Target="https://www.google.com/patents/US5454827" TargetMode="External"/><Relationship Id="rId46" Type="http://schemas.openxmlformats.org/officeDocument/2006/relationships/image" Target="media/image13.tiff"/><Relationship Id="rId47" Type="http://schemas.openxmlformats.org/officeDocument/2006/relationships/image" Target="media/image14.png"/><Relationship Id="rId48" Type="http://schemas.openxmlformats.org/officeDocument/2006/relationships/image" Target="media/image15.png"/><Relationship Id="rId4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4" Type="http://schemas.openxmlformats.org/officeDocument/2006/relationships/hyperlink" Target="http://www.medtronic.com/us-en/healthcare-professionals/therapies-procedures/ear-nose-throat/sinus-surgery.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36" Type="http://schemas.openxmlformats.org/officeDocument/2006/relationships/hyperlink" Target="http://www.medtronic.com/us-en/healthcare-professionals/therapies-procedures/neurological/cranial-surgery.html" TargetMode="External"/><Relationship Id="rId37" Type="http://schemas.openxmlformats.org/officeDocument/2006/relationships/hyperlink" Target="http://assets.medtronic.com/ent/flipbook-us/" TargetMode="External"/><Relationship Id="rId38" Type="http://schemas.openxmlformats.org/officeDocument/2006/relationships/hyperlink" Target="http://www.medtronic.com/for-healthcare-professionals/business-unit-landing-Page/ent/index.htm" TargetMode="External"/><Relationship Id="rId39" Type="http://schemas.openxmlformats.org/officeDocument/2006/relationships/hyperlink" Target="tel:8008745797" TargetMode="External"/><Relationship Id="rId20" Type="http://schemas.openxmlformats.org/officeDocument/2006/relationships/image" Target="media/image10.png"/><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assets.medtronic.com/ent/flipbook-us/"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html" TargetMode="External"/><Relationship Id="rId60" Type="http://schemas.openxmlformats.org/officeDocument/2006/relationships/image" Target="media/image27.png"/><Relationship Id="rId61" Type="http://schemas.openxmlformats.org/officeDocument/2006/relationships/image" Target="media/image28.png"/><Relationship Id="rId62" Type="http://schemas.openxmlformats.org/officeDocument/2006/relationships/image" Target="media/image29.tiff"/><Relationship Id="rId10" Type="http://schemas.openxmlformats.org/officeDocument/2006/relationships/image" Target="media/image5.gif"/><Relationship Id="rId11" Type="http://schemas.openxmlformats.org/officeDocument/2006/relationships/image" Target="media/image6.jpeg"/><Relationship Id="rId1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E553D9-AE2A-484A-988C-0D68CE71A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12856</Words>
  <Characters>73281</Characters>
  <Application>Microsoft Macintosh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cp:revision>
  <dcterms:created xsi:type="dcterms:W3CDTF">2017-09-15T21:00:00Z</dcterms:created>
  <dcterms:modified xsi:type="dcterms:W3CDTF">2017-09-2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